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F44ABD" w14:textId="636E0F49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b/>
        </w:rPr>
        <w:t xml:space="preserve">Web Appendix </w:t>
      </w:r>
      <w:r w:rsidR="00B47116">
        <w:rPr>
          <w:rFonts w:ascii="Times New Roman" w:hAnsi="Times New Roman" w:cs="Times New Roman"/>
          <w:b/>
        </w:rPr>
        <w:t>A</w:t>
      </w:r>
      <w:r w:rsidRPr="008A134E">
        <w:rPr>
          <w:rFonts w:ascii="Times New Roman" w:hAnsi="Times New Roman" w:cs="Times New Roman"/>
          <w:b/>
        </w:rPr>
        <w:t>: Experimental Stimuli</w:t>
      </w:r>
    </w:p>
    <w:p w14:paraId="04E3EA17" w14:textId="77777777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0288" behindDoc="0" locked="0" layoutInCell="1" allowOverlap="1" wp14:anchorId="4D35AACB" wp14:editId="1EE5F980">
            <wp:simplePos x="0" y="0"/>
            <wp:positionH relativeFrom="column">
              <wp:posOffset>1457960</wp:posOffset>
            </wp:positionH>
            <wp:positionV relativeFrom="paragraph">
              <wp:posOffset>106045</wp:posOffset>
            </wp:positionV>
            <wp:extent cx="1339215" cy="1490345"/>
            <wp:effectExtent l="0" t="0" r="6985" b="8255"/>
            <wp:wrapSquare wrapText="bothSides"/>
            <wp:docPr id="20" name="Picture 20" descr="Macintosh HD:Users:nibauer:Dropbox:ResearchProjects:ShiftingStandards:Data:BioMTurk:Two Candidate Study:Stim:chris_to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nibauer:Dropbox:ResearchProjects:ShiftingStandards:Data:BioMTurk:Two Candidate Study:Stim:chris_tom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1624" b="16224"/>
                    <a:stretch/>
                  </pic:blipFill>
                  <pic:spPr bwMode="auto">
                    <a:xfrm>
                      <a:off x="0" y="0"/>
                      <a:ext cx="1339215" cy="1490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A134E">
        <w:rPr>
          <w:rFonts w:ascii="Times New Roman" w:hAnsi="Times New Roman" w:cs="Times New Roman"/>
          <w:b/>
          <w:noProof/>
          <w:sz w:val="44"/>
          <w:szCs w:val="44"/>
        </w:rPr>
        <w:drawing>
          <wp:anchor distT="0" distB="0" distL="114300" distR="114300" simplePos="0" relativeHeight="251659264" behindDoc="0" locked="0" layoutInCell="1" allowOverlap="1" wp14:anchorId="77A16F79" wp14:editId="073E7C35">
            <wp:simplePos x="0" y="0"/>
            <wp:positionH relativeFrom="column">
              <wp:posOffset>12700</wp:posOffset>
            </wp:positionH>
            <wp:positionV relativeFrom="paragraph">
              <wp:posOffset>101600</wp:posOffset>
            </wp:positionV>
            <wp:extent cx="1330960" cy="1485900"/>
            <wp:effectExtent l="0" t="0" r="0" b="12700"/>
            <wp:wrapSquare wrapText="bothSides"/>
            <wp:docPr id="5" name="Picture 5" descr="yBook2011 Macintosh HD:Users:ykrupnik:Dropbox:genderdata:both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yBook2011 Macintosh HD:Users:ykrupnik:Dropbox:genderdata:both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64" t="-2" r="53311" b="2082"/>
                    <a:stretch/>
                  </pic:blipFill>
                  <pic:spPr bwMode="auto">
                    <a:xfrm>
                      <a:off x="0" y="0"/>
                      <a:ext cx="1330960" cy="1485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6981506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036B6884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4A95418E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5B00C7DD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48005CF9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50FBA7AE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615C9547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37D7A12E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664F3A20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</w:p>
    <w:p w14:paraId="0875C45B" w14:textId="77777777" w:rsidR="008A134E" w:rsidRPr="008A134E" w:rsidRDefault="008A134E" w:rsidP="008A134E">
      <w:pPr>
        <w:rPr>
          <w:rFonts w:ascii="Times New Roman" w:hAnsi="Times New Roman" w:cs="Times New Roman"/>
          <w:b/>
          <w:bCs/>
        </w:rPr>
      </w:pPr>
      <w:r w:rsidRPr="008A134E">
        <w:rPr>
          <w:rFonts w:ascii="Times New Roman" w:hAnsi="Times New Roman" w:cs="Times New Roman"/>
          <w:b/>
          <w:bCs/>
        </w:rPr>
        <w:t>Issues &amp; Traits &amp; Candidate Sex Experiment</w:t>
      </w:r>
    </w:p>
    <w:p w14:paraId="28FA8BA9" w14:textId="77777777" w:rsidR="008A134E" w:rsidRPr="008A134E" w:rsidRDefault="008A134E" w:rsidP="008A134E">
      <w:pPr>
        <w:rPr>
          <w:rFonts w:ascii="Times New Roman" w:hAnsi="Times New Roman" w:cs="Times New Roman"/>
          <w:b/>
          <w:sz w:val="28"/>
          <w:szCs w:val="28"/>
        </w:rPr>
      </w:pPr>
    </w:p>
    <w:p w14:paraId="2ECC9981" w14:textId="77777777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b/>
        </w:rPr>
        <w:t>Buckley Rallying Voters as Election Day Nears</w:t>
      </w:r>
    </w:p>
    <w:p w14:paraId="7A29ABCC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2BB0AB52" w14:textId="77777777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</w:rPr>
        <w:t xml:space="preserve">With Election Day drawing closer, Democrat/Republican Mary/Mark Buckley spoke at a rally today to talk about her/his message with voters. Buckley emphasized compassion/decisiveness and sensitivity/toughness in her/his speech. Buckley’s campaign has gained momentum in recent weeks. Her/His focus on traits such as being caring/aggressive and nurturing/strong has resonated with the electorate. Buckley is running for the U.S. Senate, and the polls show a close race between Buckley and her/his opponent. </w:t>
      </w:r>
    </w:p>
    <w:p w14:paraId="33A92628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7B299D4D" w14:textId="77777777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b/>
        </w:rPr>
        <w:t>Buckley Rallying Voters as Election Day Nears</w:t>
      </w:r>
    </w:p>
    <w:p w14:paraId="06848BD6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25F543C5" w14:textId="7B5402ED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</w:rPr>
        <w:t>With Election Day drawing closer, Democrat/Republican Mary/Mark Buckley spoke at a rally today to talk about her/his message with voters. Buckley emphasized education/security and health care/defense in her/his speech. Buckley’s campaign has gained momentum in recen</w:t>
      </w:r>
      <w:r w:rsidR="002B772D">
        <w:rPr>
          <w:rFonts w:ascii="Times New Roman" w:hAnsi="Times New Roman" w:cs="Times New Roman"/>
        </w:rPr>
        <w:t>t weeks. Her/His focus on issues</w:t>
      </w:r>
      <w:r w:rsidRPr="008A134E">
        <w:rPr>
          <w:rFonts w:ascii="Times New Roman" w:hAnsi="Times New Roman" w:cs="Times New Roman"/>
        </w:rPr>
        <w:t xml:space="preserve"> such as social welfare/military and the environment/crime has resonated with the electorate. Buckley is running for the U.S. Senate, and the polls show a close race between Buckley and her/his opponent. </w:t>
      </w:r>
    </w:p>
    <w:p w14:paraId="62A51A5F" w14:textId="77777777" w:rsidR="00B65F46" w:rsidRPr="008A134E" w:rsidRDefault="00B65F46">
      <w:pPr>
        <w:rPr>
          <w:rFonts w:ascii="Times New Roman" w:hAnsi="Times New Roman" w:cs="Times New Roman"/>
        </w:rPr>
      </w:pPr>
    </w:p>
    <w:p w14:paraId="56D290A8" w14:textId="77777777" w:rsidR="008A134E" w:rsidRDefault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305A0B" w14:textId="361A6862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b/>
        </w:rPr>
        <w:lastRenderedPageBreak/>
        <w:t>Web Appendix</w:t>
      </w:r>
      <w:r w:rsidR="00B47116">
        <w:rPr>
          <w:rFonts w:ascii="Times New Roman" w:hAnsi="Times New Roman" w:cs="Times New Roman"/>
          <w:b/>
        </w:rPr>
        <w:t xml:space="preserve"> B</w:t>
      </w:r>
      <w:r w:rsidRPr="008A134E">
        <w:rPr>
          <w:rFonts w:ascii="Times New Roman" w:hAnsi="Times New Roman" w:cs="Times New Roman"/>
          <w:b/>
        </w:rPr>
        <w:t xml:space="preserve">: Experimental Pre-Tests </w:t>
      </w:r>
    </w:p>
    <w:p w14:paraId="29FB0F72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1F8C4BC7" w14:textId="77777777" w:rsidR="008A134E" w:rsidRPr="008A134E" w:rsidRDefault="008A134E" w:rsidP="008A134E">
      <w:pPr>
        <w:rPr>
          <w:rFonts w:ascii="Times New Roman" w:hAnsi="Times New Roman" w:cs="Times New Roman"/>
          <w:b/>
        </w:rPr>
      </w:pPr>
      <w:r w:rsidRPr="008A134E">
        <w:rPr>
          <w:rFonts w:ascii="Times New Roman" w:hAnsi="Times New Roman" w:cs="Times New Roman"/>
          <w:b/>
        </w:rPr>
        <w:t xml:space="preserve">Candidate Name and Photo Pre-Test: </w:t>
      </w:r>
    </w:p>
    <w:p w14:paraId="6443D015" w14:textId="0721C8C3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</w:rPr>
        <w:t xml:space="preserve">I conducted a separate pre-test of the candidate names and photos using a sample recruited through Amazon’s Mechanical Turk, N=129 in September 2012. Participants evaluated a photo of either </w:t>
      </w:r>
      <w:r w:rsidR="002B772D">
        <w:rPr>
          <w:rFonts w:ascii="Times New Roman" w:hAnsi="Times New Roman" w:cs="Times New Roman"/>
        </w:rPr>
        <w:t>Mary or Mark Buckley</w:t>
      </w:r>
      <w:r w:rsidRPr="008A134E">
        <w:rPr>
          <w:rFonts w:ascii="Times New Roman" w:hAnsi="Times New Roman" w:cs="Times New Roman"/>
        </w:rPr>
        <w:t xml:space="preserve">. I found no significant differences in the average ratings of the female or male candidate in terms of age, p=0.1460, education, p=0.9887, or attractiveness, p=0.3630. </w:t>
      </w:r>
    </w:p>
    <w:p w14:paraId="189297B6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4AD2F20A" w14:textId="76CD18F9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  <w:b/>
        </w:rPr>
        <w:t xml:space="preserve">Issue Pre-Tests: </w:t>
      </w:r>
      <w:r w:rsidRPr="008A134E">
        <w:rPr>
          <w:rFonts w:ascii="Times New Roman" w:hAnsi="Times New Roman" w:cs="Times New Roman"/>
        </w:rPr>
        <w:t xml:space="preserve">To determine levels of partisan issue ownership I conducted a pre-test that asked participants to indicate how well a party performs on a set of issues identified as partisan issues by previous research. Following </w:t>
      </w:r>
      <w:r w:rsidRPr="008A134E">
        <w:rPr>
          <w:rFonts w:ascii="Times New Roman" w:hAnsi="Times New Roman" w:cs="Times New Roman"/>
        </w:rPr>
        <w:fldChar w:fldCharType="begin"/>
      </w:r>
      <w:r w:rsidRPr="008A134E">
        <w:rPr>
          <w:rFonts w:ascii="Times New Roman" w:hAnsi="Times New Roman" w:cs="Times New Roman"/>
        </w:rPr>
        <w:instrText xml:space="preserve"> ADDIN EN.CITE &lt;EndNote&gt;&lt;Cite AuthorYear="1"&gt;&lt;Author&gt;Petrocik&lt;/Author&gt;&lt;Year&gt;1996&lt;/Year&gt;&lt;RecNum&gt;933&lt;/RecNum&gt;&lt;DisplayText&gt;Petrocik (1996)&lt;/DisplayText&gt;&lt;record&gt;&lt;rec-number&gt;933&lt;/rec-number&gt;&lt;foreign-keys&gt;&lt;key app="EN" db-id="52zrwz52uprfssedxt150v27rfep0wzp9wfw" timestamp="0"&gt;933&lt;/key&gt;&lt;/foreign-keys&gt;&lt;ref-type name="Journal Article"&gt;17&lt;/ref-type&gt;&lt;contributors&gt;&lt;authors&gt;&lt;author&gt;Petrocik, John R.&lt;/author&gt;&lt;/authors&gt;&lt;/contributors&gt;&lt;titles&gt;&lt;title&gt;Issue Ownership in Presidential Elections, with a 1980 Case Study&lt;/title&gt;&lt;secondary-title&gt;American Journal of Political Science&lt;/secondary-title&gt;&lt;/titles&gt;&lt;periodical&gt;&lt;full-title&gt;American Journal of Political Science&lt;/full-title&gt;&lt;/periodical&gt;&lt;pages&gt;825-850&lt;/pages&gt;&lt;volume&gt;40&lt;/volume&gt;&lt;number&gt;3&lt;/number&gt;&lt;dates&gt;&lt;year&gt;1996&lt;/year&gt;&lt;/dates&gt;&lt;urls&gt;&lt;/urls&gt;&lt;/record&gt;&lt;/Cite&gt;&lt;/EndNote&gt;</w:instrText>
      </w:r>
      <w:r w:rsidRPr="008A134E">
        <w:rPr>
          <w:rFonts w:ascii="Times New Roman" w:hAnsi="Times New Roman" w:cs="Times New Roman"/>
        </w:rPr>
        <w:fldChar w:fldCharType="separate"/>
      </w:r>
      <w:r w:rsidRPr="008A134E">
        <w:rPr>
          <w:rFonts w:ascii="Times New Roman" w:hAnsi="Times New Roman" w:cs="Times New Roman"/>
        </w:rPr>
        <w:t>Petrocik (1996)</w:t>
      </w:r>
      <w:r w:rsidRPr="008A134E">
        <w:rPr>
          <w:rFonts w:ascii="Times New Roman" w:hAnsi="Times New Roman" w:cs="Times New Roman"/>
        </w:rPr>
        <w:fldChar w:fldCharType="end"/>
      </w:r>
      <w:r w:rsidRPr="008A134E">
        <w:rPr>
          <w:rFonts w:ascii="Times New Roman" w:hAnsi="Times New Roman" w:cs="Times New Roman"/>
        </w:rPr>
        <w:t xml:space="preserve">, I determined </w:t>
      </w:r>
      <w:r w:rsidR="008C1015">
        <w:rPr>
          <w:rFonts w:ascii="Times New Roman" w:hAnsi="Times New Roman" w:cs="Times New Roman"/>
        </w:rPr>
        <w:t>gendered</w:t>
      </w:r>
      <w:r w:rsidRPr="008A134E">
        <w:rPr>
          <w:rFonts w:ascii="Times New Roman" w:hAnsi="Times New Roman" w:cs="Times New Roman"/>
        </w:rPr>
        <w:t xml:space="preserve"> issue ownership based on whether a minimum of 60% of participants chose a party as better at that specific issues. I conducted the pre-test on Amazon’s Mechanical Turk (N=150).  85% of participants </w:t>
      </w:r>
      <w:r w:rsidR="009A27CA">
        <w:rPr>
          <w:rFonts w:ascii="Times New Roman" w:hAnsi="Times New Roman" w:cs="Times New Roman"/>
        </w:rPr>
        <w:t>identified education as a feminine issue</w:t>
      </w:r>
      <w:r w:rsidRPr="008A134E">
        <w:rPr>
          <w:rFonts w:ascii="Times New Roman" w:hAnsi="Times New Roman" w:cs="Times New Roman"/>
        </w:rPr>
        <w:t>,</w:t>
      </w:r>
      <w:r w:rsidR="009A27CA">
        <w:rPr>
          <w:rFonts w:ascii="Times New Roman" w:hAnsi="Times New Roman" w:cs="Times New Roman"/>
        </w:rPr>
        <w:t xml:space="preserve"> 80% </w:t>
      </w:r>
      <w:r w:rsidRPr="008A134E">
        <w:rPr>
          <w:rFonts w:ascii="Times New Roman" w:hAnsi="Times New Roman" w:cs="Times New Roman"/>
        </w:rPr>
        <w:t xml:space="preserve"> health care, 77% social welfare, and 80% environmental issues. </w:t>
      </w:r>
    </w:p>
    <w:p w14:paraId="199C4A11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1BD23F40" w14:textId="416FB8F7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  <w:b/>
        </w:rPr>
        <w:t xml:space="preserve">Trait Pre-Tests: </w:t>
      </w:r>
      <w:r w:rsidRPr="008A134E">
        <w:rPr>
          <w:rFonts w:ascii="Times New Roman" w:hAnsi="Times New Roman" w:cs="Times New Roman"/>
        </w:rPr>
        <w:t>I pre-tested the traits in the experimental stimuli to ensure that they align with partisan stereotypes. I conducted the pre-test via Amazon’s Mecha</w:t>
      </w:r>
      <w:r w:rsidR="008971A1">
        <w:rPr>
          <w:rFonts w:ascii="Times New Roman" w:hAnsi="Times New Roman" w:cs="Times New Roman"/>
        </w:rPr>
        <w:t>nical Turk with samples of N=100</w:t>
      </w:r>
      <w:r w:rsidRPr="008A134E">
        <w:rPr>
          <w:rFonts w:ascii="Times New Roman" w:hAnsi="Times New Roman" w:cs="Times New Roman"/>
        </w:rPr>
        <w:t xml:space="preserve">. For </w:t>
      </w:r>
      <w:r w:rsidR="008C1015">
        <w:rPr>
          <w:rFonts w:ascii="Times New Roman" w:hAnsi="Times New Roman" w:cs="Times New Roman"/>
        </w:rPr>
        <w:t>the feminine</w:t>
      </w:r>
      <w:r w:rsidRPr="008A134E">
        <w:rPr>
          <w:rFonts w:ascii="Times New Roman" w:hAnsi="Times New Roman" w:cs="Times New Roman"/>
        </w:rPr>
        <w:t xml:space="preserve"> traits, 63% chose </w:t>
      </w:r>
      <w:r w:rsidR="008C1015">
        <w:rPr>
          <w:rFonts w:ascii="Times New Roman" w:hAnsi="Times New Roman" w:cs="Times New Roman"/>
        </w:rPr>
        <w:t xml:space="preserve">women </w:t>
      </w:r>
      <w:r w:rsidRPr="008A134E">
        <w:rPr>
          <w:rFonts w:ascii="Times New Roman" w:hAnsi="Times New Roman" w:cs="Times New Roman"/>
        </w:rPr>
        <w:t xml:space="preserve">as more caring, 70% chose </w:t>
      </w:r>
      <w:r w:rsidR="008C1015">
        <w:rPr>
          <w:rFonts w:ascii="Times New Roman" w:hAnsi="Times New Roman" w:cs="Times New Roman"/>
        </w:rPr>
        <w:t>women</w:t>
      </w:r>
      <w:r w:rsidRPr="008A134E">
        <w:rPr>
          <w:rFonts w:ascii="Times New Roman" w:hAnsi="Times New Roman" w:cs="Times New Roman"/>
        </w:rPr>
        <w:t xml:space="preserve"> </w:t>
      </w:r>
      <w:r w:rsidR="008C1015">
        <w:rPr>
          <w:rFonts w:ascii="Times New Roman" w:hAnsi="Times New Roman" w:cs="Times New Roman"/>
        </w:rPr>
        <w:t>as sensitive,</w:t>
      </w:r>
      <w:r w:rsidRPr="008A134E">
        <w:rPr>
          <w:rFonts w:ascii="Times New Roman" w:hAnsi="Times New Roman" w:cs="Times New Roman"/>
        </w:rPr>
        <w:t xml:space="preserve">  67% chose </w:t>
      </w:r>
      <w:r w:rsidR="008C1015">
        <w:rPr>
          <w:rFonts w:ascii="Times New Roman" w:hAnsi="Times New Roman" w:cs="Times New Roman"/>
        </w:rPr>
        <w:t>women as</w:t>
      </w:r>
      <w:r w:rsidRPr="008A134E">
        <w:rPr>
          <w:rFonts w:ascii="Times New Roman" w:hAnsi="Times New Roman" w:cs="Times New Roman"/>
        </w:rPr>
        <w:t xml:space="preserve"> compassionate and 60% chose </w:t>
      </w:r>
      <w:r w:rsidR="008C1015">
        <w:rPr>
          <w:rFonts w:ascii="Times New Roman" w:hAnsi="Times New Roman" w:cs="Times New Roman"/>
        </w:rPr>
        <w:t xml:space="preserve">women as more nurturing than men. </w:t>
      </w:r>
      <w:r w:rsidRPr="008A134E">
        <w:rPr>
          <w:rFonts w:ascii="Times New Roman" w:hAnsi="Times New Roman" w:cs="Times New Roman"/>
        </w:rPr>
        <w:t xml:space="preserve"> </w:t>
      </w:r>
    </w:p>
    <w:p w14:paraId="0D3BC159" w14:textId="77777777" w:rsidR="00B65F46" w:rsidRPr="008A134E" w:rsidRDefault="00B65F46">
      <w:pPr>
        <w:rPr>
          <w:rFonts w:ascii="Times New Roman" w:hAnsi="Times New Roman" w:cs="Times New Roman"/>
        </w:rPr>
      </w:pPr>
    </w:p>
    <w:p w14:paraId="784B9EBD" w14:textId="77777777" w:rsidR="008A134E" w:rsidRDefault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A7130DA" w14:textId="1EDBD617" w:rsidR="00B65F46" w:rsidRPr="008A134E" w:rsidRDefault="00DB2545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Web </w:t>
      </w:r>
      <w:r w:rsidR="00B65F46" w:rsidRPr="008A134E">
        <w:rPr>
          <w:rFonts w:ascii="Times New Roman" w:hAnsi="Times New Roman" w:cs="Times New Roman"/>
          <w:b/>
        </w:rPr>
        <w:t>Appendix</w:t>
      </w:r>
      <w:r w:rsidR="00B47116">
        <w:rPr>
          <w:rFonts w:ascii="Times New Roman" w:hAnsi="Times New Roman" w:cs="Times New Roman"/>
          <w:b/>
        </w:rPr>
        <w:t xml:space="preserve"> C</w:t>
      </w:r>
      <w:r w:rsidR="00B65F46" w:rsidRPr="008A134E">
        <w:rPr>
          <w:rFonts w:ascii="Times New Roman" w:hAnsi="Times New Roman" w:cs="Times New Roman"/>
          <w:b/>
        </w:rPr>
        <w:t>: Full Question Wording and Outcomes Measures</w:t>
      </w:r>
    </w:p>
    <w:p w14:paraId="1EE77B02" w14:textId="77777777" w:rsidR="00B65F46" w:rsidRDefault="00B65F46">
      <w:pPr>
        <w:rPr>
          <w:rFonts w:ascii="Times New Roman" w:hAnsi="Times New Roman" w:cs="Times New Roman"/>
        </w:rPr>
      </w:pPr>
    </w:p>
    <w:p w14:paraId="180D94C3" w14:textId="77777777" w:rsidR="008A134E" w:rsidRP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</w:rPr>
        <w:t>Next, please rank Buckley on the scale below.  Please select the first impression that comes to mind.</w:t>
      </w:r>
    </w:p>
    <w:p w14:paraId="4F521C0E" w14:textId="77777777" w:rsidR="008A134E" w:rsidRPr="008A134E" w:rsidRDefault="008A134E" w:rsidP="008A134E">
      <w:pPr>
        <w:rPr>
          <w:rFonts w:ascii="Times New Roman" w:hAnsi="Times New Roman" w:cs="Times New Roman"/>
        </w:rPr>
      </w:pPr>
    </w:p>
    <w:p w14:paraId="6BD14241" w14:textId="1C0B21C6" w:rsidR="008A134E" w:rsidRDefault="008A134E" w:rsidP="008A134E">
      <w:pPr>
        <w:rPr>
          <w:rFonts w:ascii="Times New Roman" w:hAnsi="Times New Roman" w:cs="Times New Roman"/>
        </w:rPr>
      </w:pPr>
      <w:r w:rsidRPr="008A134E">
        <w:rPr>
          <w:rFonts w:ascii="Times New Roman" w:hAnsi="Times New Roman" w:cs="Times New Roman"/>
        </w:rPr>
        <w:t>As you answer the question below, make sure that the number you have selected appears on the right side of the slider. If a number does not appear on the right side of the slider, that means you have not yet answered this question.</w:t>
      </w:r>
    </w:p>
    <w:p w14:paraId="721B76DA" w14:textId="77777777" w:rsidR="008A134E" w:rsidRDefault="008A134E" w:rsidP="008A134E">
      <w:pPr>
        <w:rPr>
          <w:rFonts w:ascii="Times New Roman" w:hAnsi="Times New Roman" w:cs="Times New Roman"/>
        </w:rPr>
      </w:pPr>
    </w:p>
    <w:p w14:paraId="0D003625" w14:textId="4094698C" w:rsidR="00420CFE" w:rsidRDefault="00420CF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cale ranged from 1 – 7. </w:t>
      </w:r>
    </w:p>
    <w:p w14:paraId="6A5B0324" w14:textId="77777777" w:rsidR="00420CFE" w:rsidRDefault="00420CFE" w:rsidP="008A134E">
      <w:pPr>
        <w:rPr>
          <w:rFonts w:ascii="Times New Roman" w:hAnsi="Times New Roman" w:cs="Times New Roman"/>
        </w:rPr>
      </w:pPr>
    </w:p>
    <w:p w14:paraId="22AB85CE" w14:textId="02AB9F05" w:rsidR="008A134E" w:rsidRDefault="008A134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rong-Weak</w:t>
      </w:r>
    </w:p>
    <w:p w14:paraId="2938E603" w14:textId="278B7377" w:rsidR="008A134E" w:rsidRDefault="008A134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rsh-Lenient</w:t>
      </w:r>
    </w:p>
    <w:p w14:paraId="5DE7FAC0" w14:textId="4CB68EB3" w:rsidR="008A134E" w:rsidRDefault="008A134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ft-Hard</w:t>
      </w:r>
    </w:p>
    <w:p w14:paraId="2BD95C4C" w14:textId="4FF4D433" w:rsidR="008A134E" w:rsidRDefault="008A134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tant-Caring</w:t>
      </w:r>
    </w:p>
    <w:p w14:paraId="128D409F" w14:textId="1C2BCD14" w:rsidR="008A134E" w:rsidRDefault="008A134E" w:rsidP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arm-Cold</w:t>
      </w:r>
    </w:p>
    <w:p w14:paraId="55E7A6CE" w14:textId="77777777" w:rsidR="008A134E" w:rsidRPr="008A134E" w:rsidRDefault="008A134E">
      <w:pPr>
        <w:rPr>
          <w:rFonts w:ascii="Times New Roman" w:hAnsi="Times New Roman" w:cs="Times New Roman"/>
        </w:rPr>
      </w:pPr>
    </w:p>
    <w:p w14:paraId="18A2082A" w14:textId="77777777" w:rsidR="00420CFE" w:rsidRDefault="00420CFE">
      <w:pPr>
        <w:rPr>
          <w:rFonts w:ascii="Times New Roman" w:hAnsi="Times New Roman" w:cs="Times New Roman"/>
        </w:rPr>
      </w:pPr>
      <w:r w:rsidRPr="00420CFE">
        <w:rPr>
          <w:rFonts w:ascii="Times New Roman" w:hAnsi="Times New Roman" w:cs="Times New Roman"/>
        </w:rPr>
        <w:t xml:space="preserve">Please rate how well each phrase or adjective describes the candidate you read about. Give the first impression that comes to mind. </w:t>
      </w:r>
    </w:p>
    <w:p w14:paraId="2E83404B" w14:textId="314E6B16" w:rsidR="00420CFE" w:rsidRDefault="00420C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tremely well, very well, moderately well, slightly well, not well at all</w:t>
      </w:r>
    </w:p>
    <w:p w14:paraId="68E4EC69" w14:textId="77777777" w:rsidR="00420CFE" w:rsidRDefault="00420CFE">
      <w:pPr>
        <w:rPr>
          <w:rFonts w:ascii="Times New Roman" w:hAnsi="Times New Roman" w:cs="Times New Roman"/>
        </w:rPr>
      </w:pPr>
    </w:p>
    <w:p w14:paraId="30FD9651" w14:textId="77777777" w:rsidR="00420CFE" w:rsidRDefault="00420C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rong Leader</w:t>
      </w:r>
    </w:p>
    <w:p w14:paraId="5E7204A9" w14:textId="77777777" w:rsidR="00420CFE" w:rsidRDefault="00420C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mpetent </w:t>
      </w:r>
    </w:p>
    <w:p w14:paraId="5DC59993" w14:textId="77777777" w:rsidR="00526E3A" w:rsidRDefault="00420C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perienced</w:t>
      </w:r>
    </w:p>
    <w:p w14:paraId="5229971C" w14:textId="77777777" w:rsidR="00203E8F" w:rsidRDefault="00203E8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F60949D" w14:textId="091B1D4B" w:rsidR="00203E8F" w:rsidRPr="00910FDC" w:rsidRDefault="00203E8F">
      <w:pPr>
        <w:rPr>
          <w:rFonts w:ascii="Times New Roman" w:hAnsi="Times New Roman" w:cs="Times New Roman"/>
          <w:b/>
        </w:rPr>
      </w:pPr>
      <w:r w:rsidRPr="00910FDC">
        <w:rPr>
          <w:rFonts w:ascii="Times New Roman" w:hAnsi="Times New Roman" w:cs="Times New Roman"/>
          <w:b/>
        </w:rPr>
        <w:lastRenderedPageBreak/>
        <w:t xml:space="preserve">Web Appendix </w:t>
      </w:r>
      <w:r w:rsidR="00B47116">
        <w:rPr>
          <w:rFonts w:ascii="Times New Roman" w:hAnsi="Times New Roman" w:cs="Times New Roman"/>
          <w:b/>
        </w:rPr>
        <w:t>D</w:t>
      </w:r>
      <w:r w:rsidRPr="00910FDC">
        <w:rPr>
          <w:rFonts w:ascii="Times New Roman" w:hAnsi="Times New Roman" w:cs="Times New Roman"/>
          <w:b/>
        </w:rPr>
        <w:t>:</w:t>
      </w:r>
    </w:p>
    <w:p w14:paraId="583D4EDB" w14:textId="67323F2C" w:rsidR="00203E8F" w:rsidRDefault="00203E8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tbl>
      <w:tblPr>
        <w:tblStyle w:val="TableGrid1"/>
        <w:tblW w:w="6651" w:type="dxa"/>
        <w:tblLook w:val="04A0" w:firstRow="1" w:lastRow="0" w:firstColumn="1" w:lastColumn="0" w:noHBand="0" w:noVBand="1"/>
      </w:tblPr>
      <w:tblGrid>
        <w:gridCol w:w="2397"/>
        <w:gridCol w:w="2128"/>
        <w:gridCol w:w="2126"/>
      </w:tblGrid>
      <w:tr w:rsidR="00203E8F" w:rsidRPr="00203E8F" w14:paraId="276F265C" w14:textId="77777777" w:rsidTr="00256EFA">
        <w:tc>
          <w:tcPr>
            <w:tcW w:w="6651" w:type="dxa"/>
            <w:gridSpan w:val="3"/>
          </w:tcPr>
          <w:p w14:paraId="26EE84F3" w14:textId="7DCFB43B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 xml:space="preserve">Table </w:t>
            </w:r>
            <w:r>
              <w:rPr>
                <w:rFonts w:ascii="Cambria" w:hAnsi="Cambria" w:cs="Times New Roman"/>
                <w:b/>
              </w:rPr>
              <w:t>A</w:t>
            </w:r>
            <w:r w:rsidR="00E556AB">
              <w:rPr>
                <w:rFonts w:ascii="Cambria" w:hAnsi="Cambria" w:cs="Times New Roman"/>
                <w:b/>
              </w:rPr>
              <w:t>1</w:t>
            </w:r>
            <w:r w:rsidRPr="00203E8F">
              <w:rPr>
                <w:rFonts w:ascii="Cambria" w:hAnsi="Cambria" w:cs="Times New Roman"/>
                <w:b/>
              </w:rPr>
              <w:t>: Sample Characteristics</w:t>
            </w:r>
          </w:p>
        </w:tc>
      </w:tr>
      <w:tr w:rsidR="00203E8F" w:rsidRPr="00203E8F" w14:paraId="518DCEBD" w14:textId="77777777" w:rsidTr="00256EFA">
        <w:trPr>
          <w:trHeight w:val="430"/>
        </w:trPr>
        <w:tc>
          <w:tcPr>
            <w:tcW w:w="2397" w:type="dxa"/>
          </w:tcPr>
          <w:p w14:paraId="6E1F6738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</w:p>
        </w:tc>
        <w:tc>
          <w:tcPr>
            <w:tcW w:w="2128" w:type="dxa"/>
          </w:tcPr>
          <w:p w14:paraId="45C7BA57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 xml:space="preserve">Exp. 1:  SSI </w:t>
            </w:r>
          </w:p>
        </w:tc>
        <w:tc>
          <w:tcPr>
            <w:tcW w:w="2126" w:type="dxa"/>
          </w:tcPr>
          <w:p w14:paraId="1A448422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 xml:space="preserve">Exp. 2:  MTurk </w:t>
            </w:r>
          </w:p>
        </w:tc>
      </w:tr>
      <w:tr w:rsidR="00203E8F" w:rsidRPr="00203E8F" w14:paraId="28C3A136" w14:textId="77777777" w:rsidTr="00256EFA">
        <w:tc>
          <w:tcPr>
            <w:tcW w:w="2397" w:type="dxa"/>
          </w:tcPr>
          <w:p w14:paraId="4840FFF4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% Female</w:t>
            </w:r>
          </w:p>
        </w:tc>
        <w:tc>
          <w:tcPr>
            <w:tcW w:w="2128" w:type="dxa"/>
          </w:tcPr>
          <w:p w14:paraId="00A7FE93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55.05%</w:t>
            </w:r>
          </w:p>
        </w:tc>
        <w:tc>
          <w:tcPr>
            <w:tcW w:w="2126" w:type="dxa"/>
          </w:tcPr>
          <w:p w14:paraId="47DDF317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52.05%</w:t>
            </w:r>
          </w:p>
        </w:tc>
      </w:tr>
      <w:tr w:rsidR="00203E8F" w:rsidRPr="00203E8F" w14:paraId="1794B96B" w14:textId="77777777" w:rsidTr="00256EFA">
        <w:tc>
          <w:tcPr>
            <w:tcW w:w="2397" w:type="dxa"/>
          </w:tcPr>
          <w:p w14:paraId="740C4A1D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% White</w:t>
            </w:r>
          </w:p>
        </w:tc>
        <w:tc>
          <w:tcPr>
            <w:tcW w:w="2128" w:type="dxa"/>
          </w:tcPr>
          <w:p w14:paraId="16842EE7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71.83%</w:t>
            </w:r>
          </w:p>
        </w:tc>
        <w:tc>
          <w:tcPr>
            <w:tcW w:w="2126" w:type="dxa"/>
          </w:tcPr>
          <w:p w14:paraId="68080AD7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73.92%</w:t>
            </w:r>
          </w:p>
        </w:tc>
      </w:tr>
      <w:tr w:rsidR="00203E8F" w:rsidRPr="00203E8F" w14:paraId="403EFF35" w14:textId="77777777" w:rsidTr="00256EFA">
        <w:trPr>
          <w:trHeight w:val="189"/>
        </w:trPr>
        <w:tc>
          <w:tcPr>
            <w:tcW w:w="2397" w:type="dxa"/>
          </w:tcPr>
          <w:p w14:paraId="3F99F325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% Democrat</w:t>
            </w:r>
          </w:p>
        </w:tc>
        <w:tc>
          <w:tcPr>
            <w:tcW w:w="2128" w:type="dxa"/>
          </w:tcPr>
          <w:p w14:paraId="1011B1E7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49.25%</w:t>
            </w:r>
          </w:p>
        </w:tc>
        <w:tc>
          <w:tcPr>
            <w:tcW w:w="2126" w:type="dxa"/>
          </w:tcPr>
          <w:p w14:paraId="11E2AE22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46.67%</w:t>
            </w:r>
          </w:p>
        </w:tc>
      </w:tr>
      <w:tr w:rsidR="00203E8F" w:rsidRPr="00203E8F" w14:paraId="0A03A6DD" w14:textId="77777777" w:rsidTr="00256EFA">
        <w:trPr>
          <w:trHeight w:val="189"/>
        </w:trPr>
        <w:tc>
          <w:tcPr>
            <w:tcW w:w="2397" w:type="dxa"/>
          </w:tcPr>
          <w:p w14:paraId="4BD15837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Average Age</w:t>
            </w:r>
          </w:p>
        </w:tc>
        <w:tc>
          <w:tcPr>
            <w:tcW w:w="2128" w:type="dxa"/>
          </w:tcPr>
          <w:p w14:paraId="39320628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38 years</w:t>
            </w:r>
          </w:p>
        </w:tc>
        <w:tc>
          <w:tcPr>
            <w:tcW w:w="2126" w:type="dxa"/>
          </w:tcPr>
          <w:p w14:paraId="4F22EDA5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39 years</w:t>
            </w:r>
          </w:p>
        </w:tc>
      </w:tr>
      <w:tr w:rsidR="00203E8F" w:rsidRPr="00203E8F" w14:paraId="79365FD3" w14:textId="77777777" w:rsidTr="00256EFA">
        <w:trPr>
          <w:trHeight w:val="189"/>
        </w:trPr>
        <w:tc>
          <w:tcPr>
            <w:tcW w:w="2397" w:type="dxa"/>
          </w:tcPr>
          <w:p w14:paraId="4925308B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% in South</w:t>
            </w:r>
          </w:p>
        </w:tc>
        <w:tc>
          <w:tcPr>
            <w:tcW w:w="2128" w:type="dxa"/>
          </w:tcPr>
          <w:p w14:paraId="32C4308B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38.22</w:t>
            </w:r>
          </w:p>
        </w:tc>
        <w:tc>
          <w:tcPr>
            <w:tcW w:w="2126" w:type="dxa"/>
          </w:tcPr>
          <w:p w14:paraId="2B871B7D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25.16%</w:t>
            </w:r>
          </w:p>
        </w:tc>
      </w:tr>
      <w:tr w:rsidR="00203E8F" w:rsidRPr="00203E8F" w14:paraId="0746AE12" w14:textId="77777777" w:rsidTr="00256EFA">
        <w:trPr>
          <w:trHeight w:val="189"/>
        </w:trPr>
        <w:tc>
          <w:tcPr>
            <w:tcW w:w="2397" w:type="dxa"/>
          </w:tcPr>
          <w:p w14:paraId="3607248E" w14:textId="77777777" w:rsidR="00203E8F" w:rsidRPr="00203E8F" w:rsidRDefault="00203E8F" w:rsidP="00203E8F">
            <w:pPr>
              <w:rPr>
                <w:rFonts w:ascii="Cambria" w:hAnsi="Cambria" w:cs="Times New Roman"/>
                <w:b/>
              </w:rPr>
            </w:pPr>
            <w:r w:rsidRPr="00203E8F">
              <w:rPr>
                <w:rFonts w:ascii="Cambria" w:hAnsi="Cambria" w:cs="Times New Roman"/>
                <w:b/>
              </w:rPr>
              <w:t>Political Interest</w:t>
            </w:r>
          </w:p>
        </w:tc>
        <w:tc>
          <w:tcPr>
            <w:tcW w:w="2128" w:type="dxa"/>
          </w:tcPr>
          <w:p w14:paraId="4B121BA6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2.24</w:t>
            </w:r>
          </w:p>
        </w:tc>
        <w:tc>
          <w:tcPr>
            <w:tcW w:w="2126" w:type="dxa"/>
          </w:tcPr>
          <w:p w14:paraId="10BB94C3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</w:rPr>
              <w:t>2.99</w:t>
            </w:r>
          </w:p>
        </w:tc>
      </w:tr>
      <w:tr w:rsidR="00203E8F" w:rsidRPr="00203E8F" w14:paraId="71AF60C0" w14:textId="77777777" w:rsidTr="00256EFA">
        <w:trPr>
          <w:trHeight w:val="189"/>
        </w:trPr>
        <w:tc>
          <w:tcPr>
            <w:tcW w:w="6651" w:type="dxa"/>
            <w:gridSpan w:val="3"/>
          </w:tcPr>
          <w:p w14:paraId="3D90A8FA" w14:textId="77777777" w:rsidR="00203E8F" w:rsidRPr="00203E8F" w:rsidRDefault="00203E8F" w:rsidP="00203E8F">
            <w:pPr>
              <w:rPr>
                <w:rFonts w:ascii="Cambria" w:hAnsi="Cambria" w:cs="Times New Roman"/>
              </w:rPr>
            </w:pPr>
            <w:r w:rsidRPr="00203E8F">
              <w:rPr>
                <w:rFonts w:ascii="Cambria" w:hAnsi="Cambria" w:cs="Times New Roman"/>
                <w:i/>
              </w:rPr>
              <w:t>Note:</w:t>
            </w:r>
            <w:r w:rsidRPr="00203E8F">
              <w:rPr>
                <w:rFonts w:ascii="Cambria" w:hAnsi="Cambria" w:cs="Times New Roman"/>
              </w:rPr>
              <w:t xml:space="preserve"> Political interest ranged from 1-7 with 1 = not very interested and 7 = very interested</w:t>
            </w:r>
          </w:p>
        </w:tc>
      </w:tr>
    </w:tbl>
    <w:p w14:paraId="2EF14812" w14:textId="43070A77" w:rsidR="008A134E" w:rsidRDefault="008A13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080B455" w14:textId="4EABFA30" w:rsidR="00B65F46" w:rsidRDefault="00DB254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 xml:space="preserve">Web </w:t>
      </w:r>
      <w:r w:rsidR="00203E8F">
        <w:rPr>
          <w:rFonts w:ascii="Times New Roman" w:hAnsi="Times New Roman" w:cs="Times New Roman"/>
          <w:b/>
        </w:rPr>
        <w:t xml:space="preserve">Appendix </w:t>
      </w:r>
      <w:r w:rsidR="00B47116">
        <w:rPr>
          <w:rFonts w:ascii="Times New Roman" w:hAnsi="Times New Roman" w:cs="Times New Roman"/>
          <w:b/>
        </w:rPr>
        <w:t>E</w:t>
      </w:r>
      <w:r w:rsidR="00B65F46" w:rsidRPr="00331DA3">
        <w:rPr>
          <w:rFonts w:ascii="Times New Roman" w:hAnsi="Times New Roman" w:cs="Times New Roman"/>
          <w:b/>
        </w:rPr>
        <w:t>: Full Group Means and Comparisons, Study 1</w:t>
      </w:r>
    </w:p>
    <w:p w14:paraId="250C8BB6" w14:textId="77777777" w:rsidR="00331DA3" w:rsidRDefault="00331DA3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</w:tblGrid>
      <w:tr w:rsidR="00335977" w14:paraId="498CC1AF" w14:textId="77777777" w:rsidTr="00335977">
        <w:tc>
          <w:tcPr>
            <w:tcW w:w="7480" w:type="dxa"/>
            <w:gridSpan w:val="4"/>
          </w:tcPr>
          <w:p w14:paraId="2482D0B0" w14:textId="1DA8BA83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Table A</w:t>
            </w:r>
            <w:r w:rsidR="00E556AB">
              <w:rPr>
                <w:rFonts w:ascii="Times New Roman" w:hAnsi="Times New Roman" w:cs="Times New Roman"/>
                <w:b/>
              </w:rPr>
              <w:t>2</w:t>
            </w:r>
            <w:r w:rsidRPr="00335977">
              <w:rPr>
                <w:rFonts w:ascii="Times New Roman" w:hAnsi="Times New Roman" w:cs="Times New Roman"/>
                <w:b/>
              </w:rPr>
              <w:t xml:space="preserve">: </w:t>
            </w:r>
            <w:r w:rsidR="00163872">
              <w:rPr>
                <w:rFonts w:ascii="Times New Roman" w:hAnsi="Times New Roman" w:cs="Times New Roman"/>
                <w:b/>
              </w:rPr>
              <w:t xml:space="preserve">Full Group Means, </w:t>
            </w:r>
            <w:r w:rsidRPr="00335977">
              <w:rPr>
                <w:rFonts w:ascii="Times New Roman" w:hAnsi="Times New Roman" w:cs="Times New Roman"/>
                <w:b/>
              </w:rPr>
              <w:t>M(SD)</w:t>
            </w:r>
          </w:p>
        </w:tc>
      </w:tr>
      <w:tr w:rsidR="00163872" w14:paraId="193E8AF9" w14:textId="77777777" w:rsidTr="00335977">
        <w:tc>
          <w:tcPr>
            <w:tcW w:w="7480" w:type="dxa"/>
            <w:gridSpan w:val="4"/>
          </w:tcPr>
          <w:p w14:paraId="64B1EF84" w14:textId="0F663B24" w:rsidR="00163872" w:rsidRPr="00335977" w:rsidRDefault="00163872" w:rsidP="0016387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Stereotype Activation</w:t>
            </w:r>
          </w:p>
        </w:tc>
      </w:tr>
      <w:tr w:rsidR="00335977" w14:paraId="3A267300" w14:textId="77777777" w:rsidTr="00335977">
        <w:tc>
          <w:tcPr>
            <w:tcW w:w="1870" w:type="dxa"/>
          </w:tcPr>
          <w:p w14:paraId="37EF36EF" w14:textId="77777777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870" w:type="dxa"/>
          </w:tcPr>
          <w:p w14:paraId="6F1B38ED" w14:textId="6BA63189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ale</w:t>
            </w:r>
          </w:p>
        </w:tc>
        <w:tc>
          <w:tcPr>
            <w:tcW w:w="1870" w:type="dxa"/>
          </w:tcPr>
          <w:p w14:paraId="0263CE98" w14:textId="61C735F3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Male</w:t>
            </w:r>
          </w:p>
        </w:tc>
        <w:tc>
          <w:tcPr>
            <w:tcW w:w="1870" w:type="dxa"/>
          </w:tcPr>
          <w:p w14:paraId="49F93F50" w14:textId="327E59B8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</w:tr>
      <w:tr w:rsidR="00335977" w14:paraId="78198318" w14:textId="77777777" w:rsidTr="00335977">
        <w:tc>
          <w:tcPr>
            <w:tcW w:w="1870" w:type="dxa"/>
          </w:tcPr>
          <w:p w14:paraId="7016A854" w14:textId="15192410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Traits</w:t>
            </w:r>
          </w:p>
        </w:tc>
        <w:tc>
          <w:tcPr>
            <w:tcW w:w="1870" w:type="dxa"/>
          </w:tcPr>
          <w:p w14:paraId="30449CD9" w14:textId="4C93B089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65 (0.116)</w:t>
            </w:r>
          </w:p>
        </w:tc>
        <w:tc>
          <w:tcPr>
            <w:tcW w:w="1870" w:type="dxa"/>
          </w:tcPr>
          <w:p w14:paraId="5341EDE6" w14:textId="5C3D5F5E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3 (0.117)</w:t>
            </w:r>
          </w:p>
        </w:tc>
        <w:tc>
          <w:tcPr>
            <w:tcW w:w="1870" w:type="dxa"/>
          </w:tcPr>
          <w:p w14:paraId="23506BD2" w14:textId="1BF3F3C1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</w:rPr>
              <w:t>0.0780</w:t>
            </w:r>
          </w:p>
        </w:tc>
      </w:tr>
      <w:tr w:rsidR="00335977" w14:paraId="0B08AB59" w14:textId="77777777" w:rsidTr="00335977">
        <w:tc>
          <w:tcPr>
            <w:tcW w:w="1870" w:type="dxa"/>
          </w:tcPr>
          <w:p w14:paraId="05C72B6E" w14:textId="120604F1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Issues</w:t>
            </w:r>
          </w:p>
        </w:tc>
        <w:tc>
          <w:tcPr>
            <w:tcW w:w="1870" w:type="dxa"/>
          </w:tcPr>
          <w:p w14:paraId="44D9CA3E" w14:textId="10C50B49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7 (0.097)</w:t>
            </w:r>
          </w:p>
        </w:tc>
        <w:tc>
          <w:tcPr>
            <w:tcW w:w="1870" w:type="dxa"/>
          </w:tcPr>
          <w:p w14:paraId="72307799" w14:textId="39809229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50 (0.086)</w:t>
            </w:r>
          </w:p>
        </w:tc>
        <w:tc>
          <w:tcPr>
            <w:tcW w:w="1870" w:type="dxa"/>
          </w:tcPr>
          <w:p w14:paraId="486928EF" w14:textId="31EEAF3F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</w:rPr>
              <w:t>0.0537</w:t>
            </w:r>
          </w:p>
        </w:tc>
      </w:tr>
      <w:tr w:rsidR="00335977" w14:paraId="2531610A" w14:textId="77777777" w:rsidTr="00335977">
        <w:tc>
          <w:tcPr>
            <w:tcW w:w="1870" w:type="dxa"/>
          </w:tcPr>
          <w:p w14:paraId="1826F34E" w14:textId="72647641" w:rsidR="00335977" w:rsidRPr="00335977" w:rsidRDefault="00335977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1870" w:type="dxa"/>
          </w:tcPr>
          <w:p w14:paraId="2950A4AB" w14:textId="724E9AC0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870" w:type="dxa"/>
          </w:tcPr>
          <w:p w14:paraId="15CA09D8" w14:textId="1473EFC9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870" w:type="dxa"/>
          </w:tcPr>
          <w:p w14:paraId="02E84F28" w14:textId="77777777" w:rsidR="00335977" w:rsidRDefault="00335977" w:rsidP="00335977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163872" w14:paraId="671DED08" w14:textId="77777777" w:rsidTr="00283D2A">
        <w:tc>
          <w:tcPr>
            <w:tcW w:w="7480" w:type="dxa"/>
            <w:gridSpan w:val="4"/>
          </w:tcPr>
          <w:p w14:paraId="1940D451" w14:textId="23468DCB" w:rsidR="00163872" w:rsidRPr="00163872" w:rsidRDefault="00163872" w:rsidP="0033597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63872">
              <w:rPr>
                <w:rFonts w:ascii="Times New Roman" w:hAnsi="Times New Roman" w:cs="Times New Roman"/>
                <w:b/>
              </w:rPr>
              <w:t>Candidate Leadership Rating</w:t>
            </w:r>
          </w:p>
        </w:tc>
      </w:tr>
      <w:tr w:rsidR="00163872" w14:paraId="46A829B4" w14:textId="77777777" w:rsidTr="00335977">
        <w:tc>
          <w:tcPr>
            <w:tcW w:w="1870" w:type="dxa"/>
          </w:tcPr>
          <w:p w14:paraId="24E3D863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870" w:type="dxa"/>
          </w:tcPr>
          <w:p w14:paraId="53F12482" w14:textId="264C1F82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  <w:b/>
              </w:rPr>
              <w:t>Female</w:t>
            </w:r>
          </w:p>
        </w:tc>
        <w:tc>
          <w:tcPr>
            <w:tcW w:w="1870" w:type="dxa"/>
          </w:tcPr>
          <w:p w14:paraId="65126132" w14:textId="51618868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  <w:b/>
              </w:rPr>
              <w:t>Male</w:t>
            </w:r>
          </w:p>
        </w:tc>
        <w:tc>
          <w:tcPr>
            <w:tcW w:w="1870" w:type="dxa"/>
          </w:tcPr>
          <w:p w14:paraId="0D27B06E" w14:textId="25BAD0E1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</w:tr>
      <w:tr w:rsidR="00163872" w14:paraId="0F509B7F" w14:textId="77777777" w:rsidTr="00335977">
        <w:tc>
          <w:tcPr>
            <w:tcW w:w="1870" w:type="dxa"/>
          </w:tcPr>
          <w:p w14:paraId="4AF11DE0" w14:textId="0AEC0C14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Traits</w:t>
            </w:r>
          </w:p>
        </w:tc>
        <w:tc>
          <w:tcPr>
            <w:tcW w:w="1870" w:type="dxa"/>
          </w:tcPr>
          <w:p w14:paraId="1F13EF59" w14:textId="1C98018E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32 (0.245)</w:t>
            </w:r>
          </w:p>
        </w:tc>
        <w:tc>
          <w:tcPr>
            <w:tcW w:w="1870" w:type="dxa"/>
          </w:tcPr>
          <w:p w14:paraId="5AD1DC0F" w14:textId="0E807776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88 (0.250)</w:t>
            </w:r>
          </w:p>
        </w:tc>
        <w:tc>
          <w:tcPr>
            <w:tcW w:w="1870" w:type="dxa"/>
          </w:tcPr>
          <w:p w14:paraId="3FF4042A" w14:textId="7173994B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7213C3">
              <w:rPr>
                <w:rFonts w:ascii="Times New Roman" w:hAnsi="Times New Roman" w:cs="Times New Roman"/>
              </w:rPr>
              <w:t>0.1557</w:t>
            </w:r>
          </w:p>
        </w:tc>
      </w:tr>
      <w:tr w:rsidR="00163872" w14:paraId="76AC7D18" w14:textId="77777777" w:rsidTr="00335977">
        <w:tc>
          <w:tcPr>
            <w:tcW w:w="1870" w:type="dxa"/>
          </w:tcPr>
          <w:p w14:paraId="302E6A28" w14:textId="7ACCD19F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Issues</w:t>
            </w:r>
          </w:p>
        </w:tc>
        <w:tc>
          <w:tcPr>
            <w:tcW w:w="1870" w:type="dxa"/>
          </w:tcPr>
          <w:p w14:paraId="7FAB50A0" w14:textId="1E92B8E0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18 (0.260)</w:t>
            </w:r>
          </w:p>
        </w:tc>
        <w:tc>
          <w:tcPr>
            <w:tcW w:w="1870" w:type="dxa"/>
          </w:tcPr>
          <w:p w14:paraId="6A4110FE" w14:textId="7DCB2371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91 (0.264)</w:t>
            </w:r>
          </w:p>
        </w:tc>
        <w:tc>
          <w:tcPr>
            <w:tcW w:w="1870" w:type="dxa"/>
          </w:tcPr>
          <w:p w14:paraId="5D35DEAD" w14:textId="751B9D7C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7213C3">
              <w:rPr>
                <w:rFonts w:ascii="Times New Roman" w:hAnsi="Times New Roman" w:cs="Times New Roman"/>
              </w:rPr>
              <w:t>0.5089</w:t>
            </w:r>
          </w:p>
        </w:tc>
      </w:tr>
      <w:tr w:rsidR="00163872" w14:paraId="587F7FA6" w14:textId="77777777" w:rsidTr="00335977">
        <w:tc>
          <w:tcPr>
            <w:tcW w:w="1870" w:type="dxa"/>
          </w:tcPr>
          <w:p w14:paraId="5D3560A7" w14:textId="3F758C91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1870" w:type="dxa"/>
          </w:tcPr>
          <w:p w14:paraId="63C9DEA0" w14:textId="1B9E6D85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DF3F6B">
              <w:rPr>
                <w:rFonts w:ascii="Times New Roman" w:hAnsi="Times New Roman" w:cs="Times New Roman"/>
              </w:rPr>
              <w:t>0.0305</w:t>
            </w:r>
          </w:p>
        </w:tc>
        <w:tc>
          <w:tcPr>
            <w:tcW w:w="1870" w:type="dxa"/>
          </w:tcPr>
          <w:p w14:paraId="526E98E9" w14:textId="27DC4ECD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7213C3">
              <w:rPr>
                <w:rFonts w:ascii="Times New Roman" w:hAnsi="Times New Roman" w:cs="Times New Roman"/>
              </w:rPr>
              <w:t xml:space="preserve">0.9255  </w:t>
            </w:r>
          </w:p>
        </w:tc>
        <w:tc>
          <w:tcPr>
            <w:tcW w:w="1870" w:type="dxa"/>
          </w:tcPr>
          <w:p w14:paraId="77ECF4FD" w14:textId="77777777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6DC8CB7F" w14:textId="77777777" w:rsidR="00DF3F6B" w:rsidRDefault="00DF3F6B">
      <w:pPr>
        <w:rPr>
          <w:rFonts w:ascii="Times New Roman" w:hAnsi="Times New Roman" w:cs="Times New Roman"/>
        </w:rPr>
      </w:pPr>
    </w:p>
    <w:p w14:paraId="4B33AB3E" w14:textId="77777777" w:rsidR="00DF3F6B" w:rsidRDefault="00DF3F6B">
      <w:pPr>
        <w:rPr>
          <w:rFonts w:ascii="Times New Roman" w:hAnsi="Times New Roman" w:cs="Times New Roman"/>
        </w:rPr>
      </w:pPr>
    </w:p>
    <w:tbl>
      <w:tblPr>
        <w:tblStyle w:val="TableGrid"/>
        <w:tblW w:w="9664" w:type="dxa"/>
        <w:tblLook w:val="04A0" w:firstRow="1" w:lastRow="0" w:firstColumn="1" w:lastColumn="0" w:noHBand="0" w:noVBand="1"/>
      </w:tblPr>
      <w:tblGrid>
        <w:gridCol w:w="2785"/>
        <w:gridCol w:w="2047"/>
        <w:gridCol w:w="2416"/>
        <w:gridCol w:w="2416"/>
      </w:tblGrid>
      <w:tr w:rsidR="00EB5FE4" w14:paraId="55947052" w14:textId="77777777" w:rsidTr="00762C68">
        <w:trPr>
          <w:trHeight w:val="202"/>
        </w:trPr>
        <w:tc>
          <w:tcPr>
            <w:tcW w:w="9664" w:type="dxa"/>
            <w:gridSpan w:val="4"/>
          </w:tcPr>
          <w:p w14:paraId="44B64792" w14:textId="2C15B02D" w:rsidR="00EB5FE4" w:rsidRPr="00D05BC5" w:rsidRDefault="002B772D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Table A3</w:t>
            </w:r>
            <w:r w:rsidR="00D2293F">
              <w:rPr>
                <w:rFonts w:ascii="Times New Roman" w:hAnsi="Times New Roman" w:cs="Times New Roman"/>
                <w:b/>
              </w:rPr>
              <w:t xml:space="preserve">: </w:t>
            </w:r>
            <w:r w:rsidR="00EB5FE4" w:rsidRPr="00D05BC5">
              <w:rPr>
                <w:rFonts w:ascii="Times New Roman" w:hAnsi="Times New Roman" w:cs="Times New Roman"/>
                <w:b/>
              </w:rPr>
              <w:t xml:space="preserve">ANOVA Models, Candidate Sex, Feminine Traits, and Issues </w:t>
            </w:r>
          </w:p>
        </w:tc>
      </w:tr>
      <w:tr w:rsidR="00EB5FE4" w14:paraId="61419B10" w14:textId="77777777" w:rsidTr="00EB5FE4">
        <w:trPr>
          <w:trHeight w:val="617"/>
        </w:trPr>
        <w:tc>
          <w:tcPr>
            <w:tcW w:w="2785" w:type="dxa"/>
          </w:tcPr>
          <w:p w14:paraId="3AA5DF51" w14:textId="340181D6" w:rsidR="00EB5FE4" w:rsidRDefault="00EB5FE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47" w:type="dxa"/>
          </w:tcPr>
          <w:p w14:paraId="087504FD" w14:textId="42B50559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inine Trait Condition</w:t>
            </w:r>
          </w:p>
        </w:tc>
        <w:tc>
          <w:tcPr>
            <w:tcW w:w="2416" w:type="dxa"/>
          </w:tcPr>
          <w:p w14:paraId="0C4D1A3B" w14:textId="0F93E246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 Candidate Condition</w:t>
            </w:r>
          </w:p>
        </w:tc>
        <w:tc>
          <w:tcPr>
            <w:tcW w:w="2416" w:type="dxa"/>
          </w:tcPr>
          <w:p w14:paraId="04F40561" w14:textId="63428DC8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it x Female Condition</w:t>
            </w:r>
          </w:p>
        </w:tc>
      </w:tr>
      <w:tr w:rsidR="00EB5FE4" w14:paraId="04C97B1A" w14:textId="77777777" w:rsidTr="00EB5FE4">
        <w:trPr>
          <w:trHeight w:val="405"/>
        </w:trPr>
        <w:tc>
          <w:tcPr>
            <w:tcW w:w="2785" w:type="dxa"/>
          </w:tcPr>
          <w:p w14:paraId="2CE6989E" w14:textId="0B46183D" w:rsidR="00EB5FE4" w:rsidRDefault="00EB5FE4" w:rsidP="00EB5FE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reotype Activation</w:t>
            </w:r>
          </w:p>
        </w:tc>
        <w:tc>
          <w:tcPr>
            <w:tcW w:w="2047" w:type="dxa"/>
          </w:tcPr>
          <w:p w14:paraId="3580EFA1" w14:textId="77777777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.97</w:t>
            </w:r>
          </w:p>
          <w:p w14:paraId="2579BD24" w14:textId="69D7B0AE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&lt;0.0001</w:t>
            </w:r>
          </w:p>
        </w:tc>
        <w:tc>
          <w:tcPr>
            <w:tcW w:w="2416" w:type="dxa"/>
          </w:tcPr>
          <w:p w14:paraId="3F3BB56F" w14:textId="77777777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75</w:t>
            </w:r>
          </w:p>
          <w:p w14:paraId="4A59DC74" w14:textId="70AC3884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098</w:t>
            </w:r>
          </w:p>
        </w:tc>
        <w:tc>
          <w:tcPr>
            <w:tcW w:w="2416" w:type="dxa"/>
          </w:tcPr>
          <w:p w14:paraId="6A840109" w14:textId="77777777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</w:t>
            </w:r>
          </w:p>
          <w:p w14:paraId="746B27D4" w14:textId="4956A641" w:rsidR="00EB5FE4" w:rsidRDefault="00EB5FE4" w:rsidP="00EB5FE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8455</w:t>
            </w:r>
          </w:p>
        </w:tc>
      </w:tr>
      <w:tr w:rsidR="00EB5FE4" w14:paraId="0BB8138F" w14:textId="77777777" w:rsidTr="00EB5FE4">
        <w:trPr>
          <w:trHeight w:val="405"/>
        </w:trPr>
        <w:tc>
          <w:tcPr>
            <w:tcW w:w="2785" w:type="dxa"/>
          </w:tcPr>
          <w:p w14:paraId="408440E1" w14:textId="1B1C82D3" w:rsidR="00EB5FE4" w:rsidRDefault="00EB5FE4" w:rsidP="00EB5FE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dership Evaluations</w:t>
            </w:r>
          </w:p>
        </w:tc>
        <w:tc>
          <w:tcPr>
            <w:tcW w:w="2047" w:type="dxa"/>
          </w:tcPr>
          <w:p w14:paraId="61043C89" w14:textId="77777777" w:rsidR="00EB5FE4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5</w:t>
            </w:r>
          </w:p>
          <w:p w14:paraId="2CB9C690" w14:textId="7C5D7EED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115</w:t>
            </w:r>
          </w:p>
        </w:tc>
        <w:tc>
          <w:tcPr>
            <w:tcW w:w="2416" w:type="dxa"/>
          </w:tcPr>
          <w:p w14:paraId="7C94459D" w14:textId="77777777" w:rsidR="00EB5FE4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</w:t>
            </w:r>
          </w:p>
          <w:p w14:paraId="6E035F72" w14:textId="22FD0DB9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6156</w:t>
            </w:r>
          </w:p>
        </w:tc>
        <w:tc>
          <w:tcPr>
            <w:tcW w:w="2416" w:type="dxa"/>
          </w:tcPr>
          <w:p w14:paraId="29DB3E03" w14:textId="77777777" w:rsidR="00EB5FE4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14</w:t>
            </w:r>
          </w:p>
          <w:p w14:paraId="12719027" w14:textId="6436C622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447</w:t>
            </w:r>
          </w:p>
        </w:tc>
      </w:tr>
      <w:tr w:rsidR="00D05BC5" w14:paraId="03BCFDC5" w14:textId="77777777" w:rsidTr="0011421C">
        <w:trPr>
          <w:trHeight w:val="202"/>
        </w:trPr>
        <w:tc>
          <w:tcPr>
            <w:tcW w:w="9664" w:type="dxa"/>
            <w:gridSpan w:val="4"/>
          </w:tcPr>
          <w:p w14:paraId="41D597F9" w14:textId="2C1A008F" w:rsidR="00D05BC5" w:rsidRPr="00D05BC5" w:rsidRDefault="00D05BC5" w:rsidP="00EB5FE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Note: </w:t>
            </w:r>
            <w:r>
              <w:rPr>
                <w:rFonts w:ascii="Times New Roman" w:hAnsi="Times New Roman" w:cs="Times New Roman"/>
              </w:rPr>
              <w:t>F-statistic and p-values reported. N=340</w:t>
            </w:r>
          </w:p>
        </w:tc>
      </w:tr>
    </w:tbl>
    <w:p w14:paraId="6D5894C3" w14:textId="62729A64" w:rsidR="00331DA3" w:rsidRDefault="0016387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331DA3">
        <w:rPr>
          <w:rFonts w:ascii="Times New Roman" w:hAnsi="Times New Roman" w:cs="Times New Roman"/>
        </w:rPr>
        <w:br w:type="page"/>
      </w:r>
    </w:p>
    <w:p w14:paraId="01E8934E" w14:textId="39F1F5C0" w:rsidR="00B65F46" w:rsidRDefault="00DB2545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Web </w:t>
      </w:r>
      <w:r w:rsidR="00203E8F">
        <w:rPr>
          <w:rFonts w:ascii="Times New Roman" w:hAnsi="Times New Roman" w:cs="Times New Roman"/>
          <w:b/>
        </w:rPr>
        <w:t>Appendix</w:t>
      </w:r>
      <w:r w:rsidR="00B47116">
        <w:rPr>
          <w:rFonts w:ascii="Times New Roman" w:hAnsi="Times New Roman" w:cs="Times New Roman"/>
          <w:b/>
        </w:rPr>
        <w:t xml:space="preserve"> </w:t>
      </w:r>
      <w:bookmarkStart w:id="0" w:name="_GoBack"/>
      <w:bookmarkEnd w:id="0"/>
      <w:r w:rsidR="00B47116">
        <w:rPr>
          <w:rFonts w:ascii="Times New Roman" w:hAnsi="Times New Roman" w:cs="Times New Roman"/>
          <w:b/>
        </w:rPr>
        <w:t>F</w:t>
      </w:r>
      <w:r w:rsidR="00B65F46" w:rsidRPr="00163872">
        <w:rPr>
          <w:rFonts w:ascii="Times New Roman" w:hAnsi="Times New Roman" w:cs="Times New Roman"/>
          <w:b/>
        </w:rPr>
        <w:t xml:space="preserve">: Full Group Means and Comparisons, Study 2 </w:t>
      </w:r>
    </w:p>
    <w:p w14:paraId="0D9B1553" w14:textId="77777777" w:rsidR="00163872" w:rsidRDefault="00163872">
      <w:pPr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</w:tblGrid>
      <w:tr w:rsidR="00163872" w14:paraId="256D566E" w14:textId="77777777" w:rsidTr="00D74F9D">
        <w:tc>
          <w:tcPr>
            <w:tcW w:w="7480" w:type="dxa"/>
            <w:gridSpan w:val="4"/>
          </w:tcPr>
          <w:p w14:paraId="60E0A6D6" w14:textId="4888B8D1" w:rsidR="00163872" w:rsidRPr="00335977" w:rsidRDefault="00163872" w:rsidP="00D74F9D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Table A</w:t>
            </w:r>
            <w:r w:rsidR="002B772D">
              <w:rPr>
                <w:rFonts w:ascii="Times New Roman" w:hAnsi="Times New Roman" w:cs="Times New Roman"/>
                <w:b/>
              </w:rPr>
              <w:t>4</w:t>
            </w:r>
            <w:r w:rsidRPr="00335977">
              <w:rPr>
                <w:rFonts w:ascii="Times New Roman" w:hAnsi="Times New Roman" w:cs="Times New Roman"/>
                <w:b/>
              </w:rPr>
              <w:t xml:space="preserve">: </w:t>
            </w:r>
            <w:r>
              <w:rPr>
                <w:rFonts w:ascii="Times New Roman" w:hAnsi="Times New Roman" w:cs="Times New Roman"/>
                <w:b/>
              </w:rPr>
              <w:t xml:space="preserve">Full Group Means, </w:t>
            </w:r>
            <w:r w:rsidRPr="00335977">
              <w:rPr>
                <w:rFonts w:ascii="Times New Roman" w:hAnsi="Times New Roman" w:cs="Times New Roman"/>
                <w:b/>
              </w:rPr>
              <w:t>M(SD)</w:t>
            </w:r>
          </w:p>
        </w:tc>
      </w:tr>
      <w:tr w:rsidR="00163872" w14:paraId="132A03C5" w14:textId="77777777" w:rsidTr="00D74F9D">
        <w:tc>
          <w:tcPr>
            <w:tcW w:w="7480" w:type="dxa"/>
            <w:gridSpan w:val="4"/>
          </w:tcPr>
          <w:p w14:paraId="6E998902" w14:textId="77777777" w:rsidR="00163872" w:rsidRPr="00335977" w:rsidRDefault="00163872" w:rsidP="00D74F9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Stereotype Activation</w:t>
            </w:r>
          </w:p>
        </w:tc>
      </w:tr>
      <w:tr w:rsidR="00163872" w14:paraId="37FF9FC3" w14:textId="77777777" w:rsidTr="00D74F9D">
        <w:tc>
          <w:tcPr>
            <w:tcW w:w="1870" w:type="dxa"/>
          </w:tcPr>
          <w:p w14:paraId="4DDF61BA" w14:textId="77777777" w:rsidR="00163872" w:rsidRPr="00335977" w:rsidRDefault="00163872" w:rsidP="00D74F9D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870" w:type="dxa"/>
          </w:tcPr>
          <w:p w14:paraId="0DB4E927" w14:textId="3FA9322F" w:rsidR="00163872" w:rsidRPr="00335977" w:rsidRDefault="00163872" w:rsidP="00163872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mocrat</w:t>
            </w:r>
          </w:p>
        </w:tc>
        <w:tc>
          <w:tcPr>
            <w:tcW w:w="1870" w:type="dxa"/>
          </w:tcPr>
          <w:p w14:paraId="706122B4" w14:textId="1699F47D" w:rsidR="00163872" w:rsidRPr="00335977" w:rsidRDefault="00163872" w:rsidP="00163872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Republican</w:t>
            </w:r>
          </w:p>
        </w:tc>
        <w:tc>
          <w:tcPr>
            <w:tcW w:w="1870" w:type="dxa"/>
          </w:tcPr>
          <w:p w14:paraId="597D53AB" w14:textId="77777777" w:rsidR="00163872" w:rsidRPr="00335977" w:rsidRDefault="00163872" w:rsidP="0016387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</w:tr>
      <w:tr w:rsidR="00163872" w14:paraId="4608723E" w14:textId="77777777" w:rsidTr="00D74F9D">
        <w:tc>
          <w:tcPr>
            <w:tcW w:w="1870" w:type="dxa"/>
          </w:tcPr>
          <w:p w14:paraId="64A0D11B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Traits</w:t>
            </w:r>
          </w:p>
        </w:tc>
        <w:tc>
          <w:tcPr>
            <w:tcW w:w="1870" w:type="dxa"/>
          </w:tcPr>
          <w:p w14:paraId="0882EDC6" w14:textId="2A22C8BF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35 (0.153)</w:t>
            </w:r>
          </w:p>
        </w:tc>
        <w:tc>
          <w:tcPr>
            <w:tcW w:w="1870" w:type="dxa"/>
          </w:tcPr>
          <w:p w14:paraId="21E88D2A" w14:textId="178CC672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61 (0.194)</w:t>
            </w:r>
          </w:p>
        </w:tc>
        <w:tc>
          <w:tcPr>
            <w:tcW w:w="1870" w:type="dxa"/>
          </w:tcPr>
          <w:p w14:paraId="717C3BA1" w14:textId="7AECA205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4472</w:t>
            </w:r>
          </w:p>
        </w:tc>
      </w:tr>
      <w:tr w:rsidR="00163872" w14:paraId="0061F061" w14:textId="77777777" w:rsidTr="00163872">
        <w:trPr>
          <w:trHeight w:val="73"/>
        </w:trPr>
        <w:tc>
          <w:tcPr>
            <w:tcW w:w="1870" w:type="dxa"/>
          </w:tcPr>
          <w:p w14:paraId="4D139DF2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Issues</w:t>
            </w:r>
          </w:p>
        </w:tc>
        <w:tc>
          <w:tcPr>
            <w:tcW w:w="1870" w:type="dxa"/>
          </w:tcPr>
          <w:p w14:paraId="049F3C90" w14:textId="137BFFD0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4 (0.101)</w:t>
            </w:r>
          </w:p>
        </w:tc>
        <w:tc>
          <w:tcPr>
            <w:tcW w:w="1870" w:type="dxa"/>
          </w:tcPr>
          <w:p w14:paraId="6BE30626" w14:textId="0EA5B099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7 (0.128)</w:t>
            </w:r>
          </w:p>
        </w:tc>
        <w:tc>
          <w:tcPr>
            <w:tcW w:w="1870" w:type="dxa"/>
          </w:tcPr>
          <w:p w14:paraId="7F6FD597" w14:textId="2F8A81B5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 xml:space="preserve">0.1163  </w:t>
            </w:r>
          </w:p>
        </w:tc>
      </w:tr>
      <w:tr w:rsidR="00163872" w14:paraId="63F77559" w14:textId="77777777" w:rsidTr="00D74F9D">
        <w:tc>
          <w:tcPr>
            <w:tcW w:w="1870" w:type="dxa"/>
          </w:tcPr>
          <w:p w14:paraId="484F69B7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1870" w:type="dxa"/>
          </w:tcPr>
          <w:p w14:paraId="29977F54" w14:textId="0D69774D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0039</w:t>
            </w:r>
          </w:p>
        </w:tc>
        <w:tc>
          <w:tcPr>
            <w:tcW w:w="1870" w:type="dxa"/>
          </w:tcPr>
          <w:p w14:paraId="33FC8651" w14:textId="66F8BB12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1444</w:t>
            </w:r>
          </w:p>
        </w:tc>
        <w:tc>
          <w:tcPr>
            <w:tcW w:w="1870" w:type="dxa"/>
          </w:tcPr>
          <w:p w14:paraId="79B9B23B" w14:textId="77777777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163872" w14:paraId="5062B6A8" w14:textId="77777777" w:rsidTr="00D74F9D">
        <w:tc>
          <w:tcPr>
            <w:tcW w:w="7480" w:type="dxa"/>
            <w:gridSpan w:val="4"/>
          </w:tcPr>
          <w:p w14:paraId="275DB12C" w14:textId="77777777" w:rsidR="00163872" w:rsidRPr="00163872" w:rsidRDefault="00163872" w:rsidP="00D74F9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63872">
              <w:rPr>
                <w:rFonts w:ascii="Times New Roman" w:hAnsi="Times New Roman" w:cs="Times New Roman"/>
                <w:b/>
              </w:rPr>
              <w:t>Candidate Leadership Rating</w:t>
            </w:r>
          </w:p>
        </w:tc>
      </w:tr>
      <w:tr w:rsidR="00163872" w14:paraId="3FC9158B" w14:textId="77777777" w:rsidTr="00D74F9D">
        <w:tc>
          <w:tcPr>
            <w:tcW w:w="1870" w:type="dxa"/>
          </w:tcPr>
          <w:p w14:paraId="7606246B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870" w:type="dxa"/>
          </w:tcPr>
          <w:p w14:paraId="64B01175" w14:textId="6047FE29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Democrat</w:t>
            </w:r>
          </w:p>
        </w:tc>
        <w:tc>
          <w:tcPr>
            <w:tcW w:w="1870" w:type="dxa"/>
          </w:tcPr>
          <w:p w14:paraId="519AA79E" w14:textId="0522F119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Republican</w:t>
            </w:r>
          </w:p>
        </w:tc>
        <w:tc>
          <w:tcPr>
            <w:tcW w:w="1870" w:type="dxa"/>
          </w:tcPr>
          <w:p w14:paraId="351D4ABD" w14:textId="77777777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</w:tr>
      <w:tr w:rsidR="00163872" w14:paraId="01B0F2B7" w14:textId="77777777" w:rsidTr="00D74F9D">
        <w:tc>
          <w:tcPr>
            <w:tcW w:w="1870" w:type="dxa"/>
          </w:tcPr>
          <w:p w14:paraId="204C4A04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Traits</w:t>
            </w:r>
          </w:p>
        </w:tc>
        <w:tc>
          <w:tcPr>
            <w:tcW w:w="1870" w:type="dxa"/>
          </w:tcPr>
          <w:p w14:paraId="29C05119" w14:textId="77D36A4A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23 (0.194)</w:t>
            </w:r>
          </w:p>
        </w:tc>
        <w:tc>
          <w:tcPr>
            <w:tcW w:w="1870" w:type="dxa"/>
          </w:tcPr>
          <w:p w14:paraId="51F3F729" w14:textId="639DC7A5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30 (0.200)</w:t>
            </w:r>
          </w:p>
        </w:tc>
        <w:tc>
          <w:tcPr>
            <w:tcW w:w="1870" w:type="dxa"/>
          </w:tcPr>
          <w:p w14:paraId="175DB9E3" w14:textId="6DC49FF2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0178</w:t>
            </w:r>
          </w:p>
        </w:tc>
      </w:tr>
      <w:tr w:rsidR="00163872" w14:paraId="0C72B21D" w14:textId="77777777" w:rsidTr="00D74F9D">
        <w:tc>
          <w:tcPr>
            <w:tcW w:w="1870" w:type="dxa"/>
          </w:tcPr>
          <w:p w14:paraId="7C5C0143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Feminine Issues</w:t>
            </w:r>
          </w:p>
        </w:tc>
        <w:tc>
          <w:tcPr>
            <w:tcW w:w="1870" w:type="dxa"/>
          </w:tcPr>
          <w:p w14:paraId="70A95CAD" w14:textId="04A19B43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3 (0.209)</w:t>
            </w:r>
          </w:p>
        </w:tc>
        <w:tc>
          <w:tcPr>
            <w:tcW w:w="1870" w:type="dxa"/>
          </w:tcPr>
          <w:p w14:paraId="2C555B00" w14:textId="3700F88E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6 (0.201)</w:t>
            </w:r>
          </w:p>
        </w:tc>
        <w:tc>
          <w:tcPr>
            <w:tcW w:w="1870" w:type="dxa"/>
          </w:tcPr>
          <w:p w14:paraId="6190D61B" w14:textId="7813FCC9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8756</w:t>
            </w:r>
          </w:p>
        </w:tc>
      </w:tr>
      <w:tr w:rsidR="00163872" w14:paraId="0997CEA2" w14:textId="77777777" w:rsidTr="00D74F9D">
        <w:tc>
          <w:tcPr>
            <w:tcW w:w="1870" w:type="dxa"/>
          </w:tcPr>
          <w:p w14:paraId="2727B005" w14:textId="77777777" w:rsidR="00163872" w:rsidRPr="00335977" w:rsidRDefault="00163872" w:rsidP="00163872">
            <w:pPr>
              <w:rPr>
                <w:rFonts w:ascii="Times New Roman" w:hAnsi="Times New Roman" w:cs="Times New Roman"/>
                <w:b/>
              </w:rPr>
            </w:pPr>
            <w:r w:rsidRPr="00335977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1870" w:type="dxa"/>
          </w:tcPr>
          <w:p w14:paraId="38986D1C" w14:textId="41B57EE9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 w:rsidRPr="00163872">
              <w:rPr>
                <w:rFonts w:ascii="Times New Roman" w:hAnsi="Times New Roman" w:cs="Times New Roman"/>
              </w:rPr>
              <w:t>0.7617</w:t>
            </w:r>
          </w:p>
        </w:tc>
        <w:tc>
          <w:tcPr>
            <w:tcW w:w="1870" w:type="dxa"/>
          </w:tcPr>
          <w:p w14:paraId="4A9E94FA" w14:textId="3B4C43D7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87</w:t>
            </w:r>
          </w:p>
        </w:tc>
        <w:tc>
          <w:tcPr>
            <w:tcW w:w="1870" w:type="dxa"/>
          </w:tcPr>
          <w:p w14:paraId="40C61170" w14:textId="77777777" w:rsidR="00163872" w:rsidRDefault="00163872" w:rsidP="0016387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118DD51E" w14:textId="77777777" w:rsidR="00163872" w:rsidRDefault="00163872">
      <w:pPr>
        <w:rPr>
          <w:rFonts w:ascii="Times New Roman" w:hAnsi="Times New Roman" w:cs="Times New Roman"/>
          <w:b/>
        </w:rPr>
      </w:pPr>
    </w:p>
    <w:p w14:paraId="4431ECA0" w14:textId="77777777" w:rsidR="00D05BC5" w:rsidRDefault="00D05BC5">
      <w:pPr>
        <w:rPr>
          <w:rFonts w:ascii="Times New Roman" w:hAnsi="Times New Roman" w:cs="Times New Roman"/>
          <w:b/>
        </w:rPr>
      </w:pPr>
    </w:p>
    <w:tbl>
      <w:tblPr>
        <w:tblStyle w:val="TableGrid"/>
        <w:tblW w:w="9664" w:type="dxa"/>
        <w:tblLook w:val="04A0" w:firstRow="1" w:lastRow="0" w:firstColumn="1" w:lastColumn="0" w:noHBand="0" w:noVBand="1"/>
      </w:tblPr>
      <w:tblGrid>
        <w:gridCol w:w="2785"/>
        <w:gridCol w:w="2047"/>
        <w:gridCol w:w="2416"/>
        <w:gridCol w:w="2416"/>
      </w:tblGrid>
      <w:tr w:rsidR="00D05BC5" w14:paraId="555105C6" w14:textId="77777777" w:rsidTr="003B3C74">
        <w:trPr>
          <w:trHeight w:val="202"/>
        </w:trPr>
        <w:tc>
          <w:tcPr>
            <w:tcW w:w="9664" w:type="dxa"/>
            <w:gridSpan w:val="4"/>
          </w:tcPr>
          <w:p w14:paraId="68671301" w14:textId="5A49A0C5" w:rsidR="00D05BC5" w:rsidRPr="00D05BC5" w:rsidRDefault="002B772D" w:rsidP="003B3C74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Table A5</w:t>
            </w:r>
            <w:r w:rsidR="00D2293F">
              <w:rPr>
                <w:rFonts w:ascii="Times New Roman" w:hAnsi="Times New Roman" w:cs="Times New Roman"/>
                <w:b/>
              </w:rPr>
              <w:t xml:space="preserve">: </w:t>
            </w:r>
            <w:r w:rsidR="00D05BC5" w:rsidRPr="00D05BC5">
              <w:rPr>
                <w:rFonts w:ascii="Times New Roman" w:hAnsi="Times New Roman" w:cs="Times New Roman"/>
                <w:b/>
              </w:rPr>
              <w:t xml:space="preserve">ANOVA Models, Candidate Sex, Feminine Traits, and Issues </w:t>
            </w:r>
          </w:p>
        </w:tc>
      </w:tr>
      <w:tr w:rsidR="00D05BC5" w14:paraId="7F5ED20B" w14:textId="77777777" w:rsidTr="003B3C74">
        <w:trPr>
          <w:trHeight w:val="617"/>
        </w:trPr>
        <w:tc>
          <w:tcPr>
            <w:tcW w:w="2785" w:type="dxa"/>
          </w:tcPr>
          <w:p w14:paraId="205752CD" w14:textId="77777777" w:rsidR="00D05BC5" w:rsidRDefault="00D05BC5" w:rsidP="003B3C7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47" w:type="dxa"/>
          </w:tcPr>
          <w:p w14:paraId="51103C18" w14:textId="77777777" w:rsidR="00D05BC5" w:rsidRDefault="00D05BC5" w:rsidP="003B3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inine Trait Condition</w:t>
            </w:r>
          </w:p>
        </w:tc>
        <w:tc>
          <w:tcPr>
            <w:tcW w:w="2416" w:type="dxa"/>
          </w:tcPr>
          <w:p w14:paraId="76DE3257" w14:textId="4EE4F382" w:rsidR="00D05BC5" w:rsidRDefault="00D05BC5" w:rsidP="003B3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mocrat Candidate Condition</w:t>
            </w:r>
          </w:p>
        </w:tc>
        <w:tc>
          <w:tcPr>
            <w:tcW w:w="2416" w:type="dxa"/>
          </w:tcPr>
          <w:p w14:paraId="453E3AB4" w14:textId="0790759F" w:rsidR="00D05BC5" w:rsidRDefault="00D05BC5" w:rsidP="003B3C7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it x Democrat Condition</w:t>
            </w:r>
          </w:p>
        </w:tc>
      </w:tr>
      <w:tr w:rsidR="00D05BC5" w14:paraId="524FAD80" w14:textId="77777777" w:rsidTr="003B3C74">
        <w:trPr>
          <w:trHeight w:val="405"/>
        </w:trPr>
        <w:tc>
          <w:tcPr>
            <w:tcW w:w="2785" w:type="dxa"/>
          </w:tcPr>
          <w:p w14:paraId="73ACFB36" w14:textId="77777777" w:rsidR="00D05BC5" w:rsidRDefault="00D05BC5" w:rsidP="00D05BC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reotype Activation</w:t>
            </w:r>
          </w:p>
        </w:tc>
        <w:tc>
          <w:tcPr>
            <w:tcW w:w="2047" w:type="dxa"/>
          </w:tcPr>
          <w:p w14:paraId="43D60D7B" w14:textId="77777777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69</w:t>
            </w:r>
          </w:p>
          <w:p w14:paraId="5D7459A9" w14:textId="05D00101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035</w:t>
            </w:r>
          </w:p>
        </w:tc>
        <w:tc>
          <w:tcPr>
            <w:tcW w:w="2416" w:type="dxa"/>
          </w:tcPr>
          <w:p w14:paraId="17C32442" w14:textId="77777777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9</w:t>
            </w:r>
          </w:p>
          <w:p w14:paraId="5043A2DF" w14:textId="66C9C1CC" w:rsidR="00D05BC5" w:rsidRDefault="00D05BC5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318</w:t>
            </w:r>
          </w:p>
        </w:tc>
        <w:tc>
          <w:tcPr>
            <w:tcW w:w="2416" w:type="dxa"/>
          </w:tcPr>
          <w:p w14:paraId="2E308130" w14:textId="77777777" w:rsidR="00D05BC5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</w:t>
            </w:r>
          </w:p>
          <w:p w14:paraId="2DB6A11D" w14:textId="3DD517A5" w:rsidR="006B300A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8265</w:t>
            </w:r>
          </w:p>
        </w:tc>
      </w:tr>
      <w:tr w:rsidR="00D05BC5" w14:paraId="2C073F43" w14:textId="77777777" w:rsidTr="003B3C74">
        <w:trPr>
          <w:trHeight w:val="405"/>
        </w:trPr>
        <w:tc>
          <w:tcPr>
            <w:tcW w:w="2785" w:type="dxa"/>
          </w:tcPr>
          <w:p w14:paraId="55BFEAC7" w14:textId="77777777" w:rsidR="00D05BC5" w:rsidRDefault="00D05BC5" w:rsidP="00D05BC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dership Evaluations</w:t>
            </w:r>
          </w:p>
        </w:tc>
        <w:tc>
          <w:tcPr>
            <w:tcW w:w="2047" w:type="dxa"/>
          </w:tcPr>
          <w:p w14:paraId="32F8F4B3" w14:textId="77777777" w:rsidR="00D05BC5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4</w:t>
            </w:r>
          </w:p>
          <w:p w14:paraId="6C6AD367" w14:textId="3A845D45" w:rsidR="006B300A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2306</w:t>
            </w:r>
          </w:p>
        </w:tc>
        <w:tc>
          <w:tcPr>
            <w:tcW w:w="2416" w:type="dxa"/>
          </w:tcPr>
          <w:p w14:paraId="02FAE587" w14:textId="77777777" w:rsidR="00D05BC5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20</w:t>
            </w:r>
          </w:p>
          <w:p w14:paraId="172F485F" w14:textId="4561F437" w:rsidR="006B300A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0751</w:t>
            </w:r>
          </w:p>
        </w:tc>
        <w:tc>
          <w:tcPr>
            <w:tcW w:w="2416" w:type="dxa"/>
          </w:tcPr>
          <w:p w14:paraId="51743CFB" w14:textId="77777777" w:rsidR="00D05BC5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44</w:t>
            </w:r>
          </w:p>
          <w:p w14:paraId="499D20FC" w14:textId="59E2B081" w:rsidR="006B300A" w:rsidRDefault="006B300A" w:rsidP="00D05B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=0.1194</w:t>
            </w:r>
          </w:p>
        </w:tc>
      </w:tr>
      <w:tr w:rsidR="00D05BC5" w14:paraId="40932DDF" w14:textId="77777777" w:rsidTr="003B3C74">
        <w:trPr>
          <w:trHeight w:val="202"/>
        </w:trPr>
        <w:tc>
          <w:tcPr>
            <w:tcW w:w="9664" w:type="dxa"/>
            <w:gridSpan w:val="4"/>
          </w:tcPr>
          <w:p w14:paraId="2D12AD68" w14:textId="66621A7F" w:rsidR="00D05BC5" w:rsidRPr="00D05BC5" w:rsidRDefault="00D05BC5" w:rsidP="003B3C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Note: </w:t>
            </w:r>
            <w:r>
              <w:rPr>
                <w:rFonts w:ascii="Times New Roman" w:hAnsi="Times New Roman" w:cs="Times New Roman"/>
              </w:rPr>
              <w:t>F-statistic and p-values reported. N=</w:t>
            </w:r>
            <w:r w:rsidR="006B300A">
              <w:rPr>
                <w:rFonts w:ascii="Times New Roman" w:hAnsi="Times New Roman" w:cs="Times New Roman"/>
              </w:rPr>
              <w:t>233</w:t>
            </w:r>
          </w:p>
        </w:tc>
      </w:tr>
    </w:tbl>
    <w:p w14:paraId="4A4F89D2" w14:textId="77777777" w:rsidR="00D05BC5" w:rsidRPr="00163872" w:rsidRDefault="00D05BC5">
      <w:pPr>
        <w:rPr>
          <w:rFonts w:ascii="Times New Roman" w:hAnsi="Times New Roman" w:cs="Times New Roman"/>
          <w:b/>
        </w:rPr>
      </w:pPr>
    </w:p>
    <w:sectPr w:rsidR="00D05BC5" w:rsidRPr="00163872" w:rsidSect="007527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activeWritingStyle w:appName="MSWord" w:lang="en-US" w:vendorID="64" w:dllVersion="4096" w:nlCheck="1" w:checkStyle="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5F46"/>
    <w:rsid w:val="00000D96"/>
    <w:rsid w:val="0000220F"/>
    <w:rsid w:val="00002896"/>
    <w:rsid w:val="00003165"/>
    <w:rsid w:val="00003A9F"/>
    <w:rsid w:val="00010214"/>
    <w:rsid w:val="00010D80"/>
    <w:rsid w:val="000172CC"/>
    <w:rsid w:val="00017BF1"/>
    <w:rsid w:val="00020BCE"/>
    <w:rsid w:val="00025627"/>
    <w:rsid w:val="0002626B"/>
    <w:rsid w:val="00037994"/>
    <w:rsid w:val="00041102"/>
    <w:rsid w:val="00041D61"/>
    <w:rsid w:val="0005116A"/>
    <w:rsid w:val="00055C50"/>
    <w:rsid w:val="000574CA"/>
    <w:rsid w:val="000638E0"/>
    <w:rsid w:val="00063BB9"/>
    <w:rsid w:val="00067876"/>
    <w:rsid w:val="00070CEC"/>
    <w:rsid w:val="00073214"/>
    <w:rsid w:val="000753AE"/>
    <w:rsid w:val="00082509"/>
    <w:rsid w:val="00082CA0"/>
    <w:rsid w:val="000833ED"/>
    <w:rsid w:val="00084CAC"/>
    <w:rsid w:val="00087107"/>
    <w:rsid w:val="0008735C"/>
    <w:rsid w:val="00090684"/>
    <w:rsid w:val="000A0CBA"/>
    <w:rsid w:val="000A1164"/>
    <w:rsid w:val="000A60C9"/>
    <w:rsid w:val="000A6976"/>
    <w:rsid w:val="000B1243"/>
    <w:rsid w:val="000B21C3"/>
    <w:rsid w:val="000B2727"/>
    <w:rsid w:val="000B75AF"/>
    <w:rsid w:val="000C3A4D"/>
    <w:rsid w:val="000C46BE"/>
    <w:rsid w:val="000C49D9"/>
    <w:rsid w:val="000C57AB"/>
    <w:rsid w:val="000D1832"/>
    <w:rsid w:val="000D2BFF"/>
    <w:rsid w:val="000E1B72"/>
    <w:rsid w:val="000E5FC9"/>
    <w:rsid w:val="000F02A4"/>
    <w:rsid w:val="000F7481"/>
    <w:rsid w:val="000F79D2"/>
    <w:rsid w:val="000F7F32"/>
    <w:rsid w:val="0010086A"/>
    <w:rsid w:val="00101892"/>
    <w:rsid w:val="001023E4"/>
    <w:rsid w:val="00105BA3"/>
    <w:rsid w:val="00107274"/>
    <w:rsid w:val="00107CA0"/>
    <w:rsid w:val="00110D2D"/>
    <w:rsid w:val="00111B4D"/>
    <w:rsid w:val="00116BC7"/>
    <w:rsid w:val="0013314E"/>
    <w:rsid w:val="00140F59"/>
    <w:rsid w:val="00141C6A"/>
    <w:rsid w:val="00143822"/>
    <w:rsid w:val="00143EA5"/>
    <w:rsid w:val="00144BF1"/>
    <w:rsid w:val="00146443"/>
    <w:rsid w:val="00150F89"/>
    <w:rsid w:val="00151469"/>
    <w:rsid w:val="001519A6"/>
    <w:rsid w:val="00152433"/>
    <w:rsid w:val="00152561"/>
    <w:rsid w:val="00152C62"/>
    <w:rsid w:val="00153E88"/>
    <w:rsid w:val="00155BF3"/>
    <w:rsid w:val="00163872"/>
    <w:rsid w:val="00163A03"/>
    <w:rsid w:val="00164734"/>
    <w:rsid w:val="00171218"/>
    <w:rsid w:val="00174C44"/>
    <w:rsid w:val="001857F8"/>
    <w:rsid w:val="001937C7"/>
    <w:rsid w:val="00193B66"/>
    <w:rsid w:val="00197D0C"/>
    <w:rsid w:val="001A0B16"/>
    <w:rsid w:val="001B20BD"/>
    <w:rsid w:val="001B23F7"/>
    <w:rsid w:val="001B365E"/>
    <w:rsid w:val="001B5809"/>
    <w:rsid w:val="001B67C8"/>
    <w:rsid w:val="001C0D87"/>
    <w:rsid w:val="001C27B3"/>
    <w:rsid w:val="001C4814"/>
    <w:rsid w:val="001C7C2F"/>
    <w:rsid w:val="001D25BB"/>
    <w:rsid w:val="001D4086"/>
    <w:rsid w:val="001D54ED"/>
    <w:rsid w:val="001D6C30"/>
    <w:rsid w:val="001E341B"/>
    <w:rsid w:val="001E5DE3"/>
    <w:rsid w:val="001F5611"/>
    <w:rsid w:val="001F75B8"/>
    <w:rsid w:val="0020034A"/>
    <w:rsid w:val="00200B1A"/>
    <w:rsid w:val="00200C06"/>
    <w:rsid w:val="0020155B"/>
    <w:rsid w:val="002021FD"/>
    <w:rsid w:val="00203E8F"/>
    <w:rsid w:val="002061E4"/>
    <w:rsid w:val="00210F0A"/>
    <w:rsid w:val="002207CB"/>
    <w:rsid w:val="002242B6"/>
    <w:rsid w:val="002265A5"/>
    <w:rsid w:val="002273F7"/>
    <w:rsid w:val="00227F3A"/>
    <w:rsid w:val="00234495"/>
    <w:rsid w:val="00235BD1"/>
    <w:rsid w:val="0023743D"/>
    <w:rsid w:val="00240FCA"/>
    <w:rsid w:val="0025129B"/>
    <w:rsid w:val="00257D4D"/>
    <w:rsid w:val="0026062E"/>
    <w:rsid w:val="002619AE"/>
    <w:rsid w:val="002622BC"/>
    <w:rsid w:val="00262891"/>
    <w:rsid w:val="00264A82"/>
    <w:rsid w:val="002662F1"/>
    <w:rsid w:val="00270952"/>
    <w:rsid w:val="0027596F"/>
    <w:rsid w:val="0027664E"/>
    <w:rsid w:val="00281715"/>
    <w:rsid w:val="00281B35"/>
    <w:rsid w:val="00281D52"/>
    <w:rsid w:val="00285676"/>
    <w:rsid w:val="0028778E"/>
    <w:rsid w:val="002878CB"/>
    <w:rsid w:val="00287A1A"/>
    <w:rsid w:val="00294F87"/>
    <w:rsid w:val="002974A2"/>
    <w:rsid w:val="002A745F"/>
    <w:rsid w:val="002B0166"/>
    <w:rsid w:val="002B5220"/>
    <w:rsid w:val="002B5321"/>
    <w:rsid w:val="002B772D"/>
    <w:rsid w:val="002C0CAC"/>
    <w:rsid w:val="002C2722"/>
    <w:rsid w:val="002C51E3"/>
    <w:rsid w:val="002C573E"/>
    <w:rsid w:val="002C5D7A"/>
    <w:rsid w:val="002C6416"/>
    <w:rsid w:val="002C6E49"/>
    <w:rsid w:val="002C7136"/>
    <w:rsid w:val="002D49D0"/>
    <w:rsid w:val="002D635F"/>
    <w:rsid w:val="002E11F5"/>
    <w:rsid w:val="002E1802"/>
    <w:rsid w:val="002E1894"/>
    <w:rsid w:val="002E2BF8"/>
    <w:rsid w:val="002E65A8"/>
    <w:rsid w:val="002E7AD5"/>
    <w:rsid w:val="002E7F7F"/>
    <w:rsid w:val="002F0693"/>
    <w:rsid w:val="002F1299"/>
    <w:rsid w:val="002F26CC"/>
    <w:rsid w:val="00301833"/>
    <w:rsid w:val="00304B4F"/>
    <w:rsid w:val="003052C5"/>
    <w:rsid w:val="0031221F"/>
    <w:rsid w:val="00315273"/>
    <w:rsid w:val="00316704"/>
    <w:rsid w:val="00317479"/>
    <w:rsid w:val="00317A0B"/>
    <w:rsid w:val="00321400"/>
    <w:rsid w:val="00323E60"/>
    <w:rsid w:val="00325FBF"/>
    <w:rsid w:val="00326572"/>
    <w:rsid w:val="00331DA3"/>
    <w:rsid w:val="0033415F"/>
    <w:rsid w:val="00335977"/>
    <w:rsid w:val="00336755"/>
    <w:rsid w:val="003453CC"/>
    <w:rsid w:val="00345ADE"/>
    <w:rsid w:val="00347A25"/>
    <w:rsid w:val="00351050"/>
    <w:rsid w:val="00353113"/>
    <w:rsid w:val="00353AC9"/>
    <w:rsid w:val="0035457D"/>
    <w:rsid w:val="0035574C"/>
    <w:rsid w:val="003559A0"/>
    <w:rsid w:val="003562DD"/>
    <w:rsid w:val="003609FD"/>
    <w:rsid w:val="00362547"/>
    <w:rsid w:val="0036273D"/>
    <w:rsid w:val="00363F2A"/>
    <w:rsid w:val="00364AA0"/>
    <w:rsid w:val="0036654A"/>
    <w:rsid w:val="0036795F"/>
    <w:rsid w:val="00367A9B"/>
    <w:rsid w:val="003712E7"/>
    <w:rsid w:val="0037138E"/>
    <w:rsid w:val="00371830"/>
    <w:rsid w:val="0037347C"/>
    <w:rsid w:val="00373EAD"/>
    <w:rsid w:val="0037507F"/>
    <w:rsid w:val="00375231"/>
    <w:rsid w:val="00376967"/>
    <w:rsid w:val="00377BA5"/>
    <w:rsid w:val="00380056"/>
    <w:rsid w:val="0038137B"/>
    <w:rsid w:val="00382663"/>
    <w:rsid w:val="0038300D"/>
    <w:rsid w:val="00386C93"/>
    <w:rsid w:val="00392DD4"/>
    <w:rsid w:val="0039416C"/>
    <w:rsid w:val="00397047"/>
    <w:rsid w:val="003A436F"/>
    <w:rsid w:val="003A6AE9"/>
    <w:rsid w:val="003B1F8A"/>
    <w:rsid w:val="003B2438"/>
    <w:rsid w:val="003B27AB"/>
    <w:rsid w:val="003B2F47"/>
    <w:rsid w:val="003B4AA4"/>
    <w:rsid w:val="003B540E"/>
    <w:rsid w:val="003B5EAB"/>
    <w:rsid w:val="003B71C1"/>
    <w:rsid w:val="003C23DF"/>
    <w:rsid w:val="003D06FE"/>
    <w:rsid w:val="003D1F20"/>
    <w:rsid w:val="003D75BC"/>
    <w:rsid w:val="003D766B"/>
    <w:rsid w:val="003E10C8"/>
    <w:rsid w:val="003E3099"/>
    <w:rsid w:val="003E47EC"/>
    <w:rsid w:val="003E574B"/>
    <w:rsid w:val="003F5E24"/>
    <w:rsid w:val="003F70AC"/>
    <w:rsid w:val="004001D1"/>
    <w:rsid w:val="00400F51"/>
    <w:rsid w:val="004041CE"/>
    <w:rsid w:val="00404E46"/>
    <w:rsid w:val="00410962"/>
    <w:rsid w:val="004161B8"/>
    <w:rsid w:val="00417447"/>
    <w:rsid w:val="00420CFE"/>
    <w:rsid w:val="00422892"/>
    <w:rsid w:val="00426953"/>
    <w:rsid w:val="004330D2"/>
    <w:rsid w:val="00435270"/>
    <w:rsid w:val="0043764C"/>
    <w:rsid w:val="00440729"/>
    <w:rsid w:val="004408ED"/>
    <w:rsid w:val="004409A0"/>
    <w:rsid w:val="00442D45"/>
    <w:rsid w:val="00445F2A"/>
    <w:rsid w:val="00450FF8"/>
    <w:rsid w:val="00451225"/>
    <w:rsid w:val="004518D6"/>
    <w:rsid w:val="00452FAA"/>
    <w:rsid w:val="0045695C"/>
    <w:rsid w:val="004605F2"/>
    <w:rsid w:val="00470D28"/>
    <w:rsid w:val="0047181B"/>
    <w:rsid w:val="00471CB5"/>
    <w:rsid w:val="00482E1A"/>
    <w:rsid w:val="004833C5"/>
    <w:rsid w:val="00486148"/>
    <w:rsid w:val="00487DE1"/>
    <w:rsid w:val="0049510A"/>
    <w:rsid w:val="004952C6"/>
    <w:rsid w:val="00495355"/>
    <w:rsid w:val="00496365"/>
    <w:rsid w:val="00497217"/>
    <w:rsid w:val="004A1C16"/>
    <w:rsid w:val="004A7663"/>
    <w:rsid w:val="004B32FB"/>
    <w:rsid w:val="004B384A"/>
    <w:rsid w:val="004B5F61"/>
    <w:rsid w:val="004B6E53"/>
    <w:rsid w:val="004C1A8C"/>
    <w:rsid w:val="004C1C7F"/>
    <w:rsid w:val="004C26DD"/>
    <w:rsid w:val="004C4558"/>
    <w:rsid w:val="004D4500"/>
    <w:rsid w:val="004D4B26"/>
    <w:rsid w:val="004D6370"/>
    <w:rsid w:val="004D736F"/>
    <w:rsid w:val="004E08AE"/>
    <w:rsid w:val="004E3CB9"/>
    <w:rsid w:val="004E681E"/>
    <w:rsid w:val="004E6D29"/>
    <w:rsid w:val="004F3025"/>
    <w:rsid w:val="004F337B"/>
    <w:rsid w:val="004F386C"/>
    <w:rsid w:val="004F5BDE"/>
    <w:rsid w:val="004F5FF1"/>
    <w:rsid w:val="00504024"/>
    <w:rsid w:val="005054D1"/>
    <w:rsid w:val="00510016"/>
    <w:rsid w:val="00512F81"/>
    <w:rsid w:val="005136E6"/>
    <w:rsid w:val="005139A8"/>
    <w:rsid w:val="00515E18"/>
    <w:rsid w:val="0052076B"/>
    <w:rsid w:val="005242B7"/>
    <w:rsid w:val="00524DDE"/>
    <w:rsid w:val="00526E3A"/>
    <w:rsid w:val="00532D76"/>
    <w:rsid w:val="00532E79"/>
    <w:rsid w:val="00532FCC"/>
    <w:rsid w:val="0053418E"/>
    <w:rsid w:val="00535724"/>
    <w:rsid w:val="00545DB1"/>
    <w:rsid w:val="00550D88"/>
    <w:rsid w:val="00552678"/>
    <w:rsid w:val="00552A37"/>
    <w:rsid w:val="00556249"/>
    <w:rsid w:val="00556979"/>
    <w:rsid w:val="0056467D"/>
    <w:rsid w:val="0056510A"/>
    <w:rsid w:val="005703C1"/>
    <w:rsid w:val="005716AD"/>
    <w:rsid w:val="00572236"/>
    <w:rsid w:val="00572C87"/>
    <w:rsid w:val="005764C4"/>
    <w:rsid w:val="00580FF1"/>
    <w:rsid w:val="005833D5"/>
    <w:rsid w:val="0058477B"/>
    <w:rsid w:val="00584F51"/>
    <w:rsid w:val="00586C51"/>
    <w:rsid w:val="00590E73"/>
    <w:rsid w:val="005914D8"/>
    <w:rsid w:val="00591A73"/>
    <w:rsid w:val="0059348B"/>
    <w:rsid w:val="005951E3"/>
    <w:rsid w:val="00595329"/>
    <w:rsid w:val="00595FFA"/>
    <w:rsid w:val="005A0E50"/>
    <w:rsid w:val="005A0FC1"/>
    <w:rsid w:val="005A278B"/>
    <w:rsid w:val="005B3A0E"/>
    <w:rsid w:val="005B43C1"/>
    <w:rsid w:val="005B518C"/>
    <w:rsid w:val="005B7E62"/>
    <w:rsid w:val="005C00A4"/>
    <w:rsid w:val="005C3FCD"/>
    <w:rsid w:val="005C68D8"/>
    <w:rsid w:val="005C7B0E"/>
    <w:rsid w:val="005D0479"/>
    <w:rsid w:val="005D07F2"/>
    <w:rsid w:val="005D150D"/>
    <w:rsid w:val="005D36E0"/>
    <w:rsid w:val="005D5406"/>
    <w:rsid w:val="005D5E05"/>
    <w:rsid w:val="005D725F"/>
    <w:rsid w:val="005D7A42"/>
    <w:rsid w:val="005E3E40"/>
    <w:rsid w:val="005F0530"/>
    <w:rsid w:val="005F1727"/>
    <w:rsid w:val="005F5897"/>
    <w:rsid w:val="005F65D7"/>
    <w:rsid w:val="005F6AA1"/>
    <w:rsid w:val="00600960"/>
    <w:rsid w:val="0061033B"/>
    <w:rsid w:val="00611656"/>
    <w:rsid w:val="006172F8"/>
    <w:rsid w:val="00617785"/>
    <w:rsid w:val="00617D21"/>
    <w:rsid w:val="006308AD"/>
    <w:rsid w:val="00631B49"/>
    <w:rsid w:val="0063322D"/>
    <w:rsid w:val="00637A28"/>
    <w:rsid w:val="00637E71"/>
    <w:rsid w:val="00640C24"/>
    <w:rsid w:val="006475CC"/>
    <w:rsid w:val="00650E26"/>
    <w:rsid w:val="00651028"/>
    <w:rsid w:val="0065124B"/>
    <w:rsid w:val="006545FF"/>
    <w:rsid w:val="00656381"/>
    <w:rsid w:val="00656F73"/>
    <w:rsid w:val="00657F5A"/>
    <w:rsid w:val="006637B4"/>
    <w:rsid w:val="00666E6A"/>
    <w:rsid w:val="00670C5B"/>
    <w:rsid w:val="006857B1"/>
    <w:rsid w:val="00685CC3"/>
    <w:rsid w:val="00685DC1"/>
    <w:rsid w:val="00687F6C"/>
    <w:rsid w:val="00693EAC"/>
    <w:rsid w:val="006944B9"/>
    <w:rsid w:val="00697976"/>
    <w:rsid w:val="006A5890"/>
    <w:rsid w:val="006B23F1"/>
    <w:rsid w:val="006B2CD8"/>
    <w:rsid w:val="006B300A"/>
    <w:rsid w:val="006B4852"/>
    <w:rsid w:val="006B64A1"/>
    <w:rsid w:val="006C0593"/>
    <w:rsid w:val="006C0A50"/>
    <w:rsid w:val="006C17A2"/>
    <w:rsid w:val="006C6B93"/>
    <w:rsid w:val="006C7E08"/>
    <w:rsid w:val="006D62AC"/>
    <w:rsid w:val="006D6801"/>
    <w:rsid w:val="006F1FDF"/>
    <w:rsid w:val="006F46C8"/>
    <w:rsid w:val="006F4F48"/>
    <w:rsid w:val="006F6946"/>
    <w:rsid w:val="007022FF"/>
    <w:rsid w:val="007043E5"/>
    <w:rsid w:val="007047AF"/>
    <w:rsid w:val="00704D36"/>
    <w:rsid w:val="00706AFF"/>
    <w:rsid w:val="00707A20"/>
    <w:rsid w:val="0071015E"/>
    <w:rsid w:val="00710835"/>
    <w:rsid w:val="00710CC4"/>
    <w:rsid w:val="00712871"/>
    <w:rsid w:val="00715585"/>
    <w:rsid w:val="00716392"/>
    <w:rsid w:val="007213C3"/>
    <w:rsid w:val="00722291"/>
    <w:rsid w:val="0072314C"/>
    <w:rsid w:val="00733DC6"/>
    <w:rsid w:val="00737052"/>
    <w:rsid w:val="00743525"/>
    <w:rsid w:val="00746EA5"/>
    <w:rsid w:val="00751942"/>
    <w:rsid w:val="00752741"/>
    <w:rsid w:val="00753EBC"/>
    <w:rsid w:val="00757183"/>
    <w:rsid w:val="0076217C"/>
    <w:rsid w:val="00762E21"/>
    <w:rsid w:val="00763848"/>
    <w:rsid w:val="007709D0"/>
    <w:rsid w:val="0077505D"/>
    <w:rsid w:val="00777CD2"/>
    <w:rsid w:val="007809BF"/>
    <w:rsid w:val="007814D5"/>
    <w:rsid w:val="00784F04"/>
    <w:rsid w:val="007906B3"/>
    <w:rsid w:val="007940DB"/>
    <w:rsid w:val="007A0373"/>
    <w:rsid w:val="007A1685"/>
    <w:rsid w:val="007A324E"/>
    <w:rsid w:val="007B001D"/>
    <w:rsid w:val="007B0C67"/>
    <w:rsid w:val="007B0E8D"/>
    <w:rsid w:val="007B6A1B"/>
    <w:rsid w:val="007C03B0"/>
    <w:rsid w:val="007C62FE"/>
    <w:rsid w:val="007C6752"/>
    <w:rsid w:val="007C6872"/>
    <w:rsid w:val="007C7292"/>
    <w:rsid w:val="007D1DFF"/>
    <w:rsid w:val="007D1FA1"/>
    <w:rsid w:val="007D48D6"/>
    <w:rsid w:val="007D62F8"/>
    <w:rsid w:val="007E13BB"/>
    <w:rsid w:val="007E2F88"/>
    <w:rsid w:val="007E54C8"/>
    <w:rsid w:val="007E5EFC"/>
    <w:rsid w:val="007E74FA"/>
    <w:rsid w:val="007F290C"/>
    <w:rsid w:val="007F2C94"/>
    <w:rsid w:val="007F4754"/>
    <w:rsid w:val="007F615D"/>
    <w:rsid w:val="008012A1"/>
    <w:rsid w:val="00803D9B"/>
    <w:rsid w:val="008060D9"/>
    <w:rsid w:val="00812038"/>
    <w:rsid w:val="008126F9"/>
    <w:rsid w:val="00813354"/>
    <w:rsid w:val="00814B48"/>
    <w:rsid w:val="00815224"/>
    <w:rsid w:val="00815C28"/>
    <w:rsid w:val="00815FCA"/>
    <w:rsid w:val="00816765"/>
    <w:rsid w:val="00817E8D"/>
    <w:rsid w:val="00821198"/>
    <w:rsid w:val="008254E4"/>
    <w:rsid w:val="00825912"/>
    <w:rsid w:val="00827FBA"/>
    <w:rsid w:val="00831403"/>
    <w:rsid w:val="00831DAD"/>
    <w:rsid w:val="00832D6B"/>
    <w:rsid w:val="008335F1"/>
    <w:rsid w:val="00834598"/>
    <w:rsid w:val="00835E30"/>
    <w:rsid w:val="00836A02"/>
    <w:rsid w:val="00843A0B"/>
    <w:rsid w:val="00843F63"/>
    <w:rsid w:val="00844435"/>
    <w:rsid w:val="008457A9"/>
    <w:rsid w:val="00847194"/>
    <w:rsid w:val="0084723E"/>
    <w:rsid w:val="00851DE5"/>
    <w:rsid w:val="00851ECA"/>
    <w:rsid w:val="00857F2A"/>
    <w:rsid w:val="00860EB8"/>
    <w:rsid w:val="008628BD"/>
    <w:rsid w:val="008641FB"/>
    <w:rsid w:val="00864733"/>
    <w:rsid w:val="00870AF5"/>
    <w:rsid w:val="0087160C"/>
    <w:rsid w:val="0087514B"/>
    <w:rsid w:val="00876618"/>
    <w:rsid w:val="0087666F"/>
    <w:rsid w:val="00881A3C"/>
    <w:rsid w:val="00886DF1"/>
    <w:rsid w:val="00894FB0"/>
    <w:rsid w:val="00895766"/>
    <w:rsid w:val="008971A1"/>
    <w:rsid w:val="00897938"/>
    <w:rsid w:val="008A028C"/>
    <w:rsid w:val="008A134E"/>
    <w:rsid w:val="008A1C69"/>
    <w:rsid w:val="008A1C92"/>
    <w:rsid w:val="008A3878"/>
    <w:rsid w:val="008A4275"/>
    <w:rsid w:val="008A54F0"/>
    <w:rsid w:val="008A57D7"/>
    <w:rsid w:val="008B05D9"/>
    <w:rsid w:val="008B1343"/>
    <w:rsid w:val="008B1B0D"/>
    <w:rsid w:val="008B4153"/>
    <w:rsid w:val="008B654A"/>
    <w:rsid w:val="008C0027"/>
    <w:rsid w:val="008C0B85"/>
    <w:rsid w:val="008C1015"/>
    <w:rsid w:val="008C2E2E"/>
    <w:rsid w:val="008C3A06"/>
    <w:rsid w:val="008C5B21"/>
    <w:rsid w:val="008D72B7"/>
    <w:rsid w:val="008E24D3"/>
    <w:rsid w:val="008E4DFB"/>
    <w:rsid w:val="008E5841"/>
    <w:rsid w:val="008E6074"/>
    <w:rsid w:val="008E6193"/>
    <w:rsid w:val="008F5178"/>
    <w:rsid w:val="008F5644"/>
    <w:rsid w:val="008F6202"/>
    <w:rsid w:val="008F6C36"/>
    <w:rsid w:val="008F715C"/>
    <w:rsid w:val="00900E01"/>
    <w:rsid w:val="00901AC5"/>
    <w:rsid w:val="009031BB"/>
    <w:rsid w:val="00903449"/>
    <w:rsid w:val="00904DF7"/>
    <w:rsid w:val="0091063A"/>
    <w:rsid w:val="00910FDC"/>
    <w:rsid w:val="00915A94"/>
    <w:rsid w:val="0091660F"/>
    <w:rsid w:val="00926759"/>
    <w:rsid w:val="009267E6"/>
    <w:rsid w:val="009321FB"/>
    <w:rsid w:val="009334C6"/>
    <w:rsid w:val="00934B51"/>
    <w:rsid w:val="0093533E"/>
    <w:rsid w:val="009400E6"/>
    <w:rsid w:val="009442E9"/>
    <w:rsid w:val="0094473F"/>
    <w:rsid w:val="00945B85"/>
    <w:rsid w:val="00945FD9"/>
    <w:rsid w:val="00946DCE"/>
    <w:rsid w:val="0094777C"/>
    <w:rsid w:val="00947B30"/>
    <w:rsid w:val="00952098"/>
    <w:rsid w:val="00955AEF"/>
    <w:rsid w:val="00956F25"/>
    <w:rsid w:val="009633C6"/>
    <w:rsid w:val="00964523"/>
    <w:rsid w:val="00965566"/>
    <w:rsid w:val="00966BD1"/>
    <w:rsid w:val="009671CE"/>
    <w:rsid w:val="0097521D"/>
    <w:rsid w:val="009755E7"/>
    <w:rsid w:val="00975D7E"/>
    <w:rsid w:val="00975E09"/>
    <w:rsid w:val="009804BF"/>
    <w:rsid w:val="0098113F"/>
    <w:rsid w:val="00985D56"/>
    <w:rsid w:val="009865B0"/>
    <w:rsid w:val="00991744"/>
    <w:rsid w:val="009A27CA"/>
    <w:rsid w:val="009B0591"/>
    <w:rsid w:val="009B0B4F"/>
    <w:rsid w:val="009B721B"/>
    <w:rsid w:val="009B7A5B"/>
    <w:rsid w:val="009C2DBB"/>
    <w:rsid w:val="009C430E"/>
    <w:rsid w:val="009D4542"/>
    <w:rsid w:val="009D46FF"/>
    <w:rsid w:val="009D6398"/>
    <w:rsid w:val="009D72AD"/>
    <w:rsid w:val="009E3476"/>
    <w:rsid w:val="009E3640"/>
    <w:rsid w:val="009E5A49"/>
    <w:rsid w:val="009E69B8"/>
    <w:rsid w:val="009F0012"/>
    <w:rsid w:val="009F23B2"/>
    <w:rsid w:val="009F273B"/>
    <w:rsid w:val="009F6502"/>
    <w:rsid w:val="00A00618"/>
    <w:rsid w:val="00A057A3"/>
    <w:rsid w:val="00A148F7"/>
    <w:rsid w:val="00A1560E"/>
    <w:rsid w:val="00A15C21"/>
    <w:rsid w:val="00A1749E"/>
    <w:rsid w:val="00A204C3"/>
    <w:rsid w:val="00A221E4"/>
    <w:rsid w:val="00A2708E"/>
    <w:rsid w:val="00A34282"/>
    <w:rsid w:val="00A41DB3"/>
    <w:rsid w:val="00A41FA7"/>
    <w:rsid w:val="00A43116"/>
    <w:rsid w:val="00A528E1"/>
    <w:rsid w:val="00A53FA3"/>
    <w:rsid w:val="00A552B3"/>
    <w:rsid w:val="00A55326"/>
    <w:rsid w:val="00A55DB2"/>
    <w:rsid w:val="00A5690A"/>
    <w:rsid w:val="00A6084D"/>
    <w:rsid w:val="00A651A0"/>
    <w:rsid w:val="00A66D2A"/>
    <w:rsid w:val="00A715B3"/>
    <w:rsid w:val="00A71C75"/>
    <w:rsid w:val="00A72362"/>
    <w:rsid w:val="00A7309F"/>
    <w:rsid w:val="00A73471"/>
    <w:rsid w:val="00A76464"/>
    <w:rsid w:val="00A76F05"/>
    <w:rsid w:val="00A77F8E"/>
    <w:rsid w:val="00A81496"/>
    <w:rsid w:val="00A81987"/>
    <w:rsid w:val="00A83380"/>
    <w:rsid w:val="00A84D17"/>
    <w:rsid w:val="00A96F2E"/>
    <w:rsid w:val="00A97B98"/>
    <w:rsid w:val="00AA0443"/>
    <w:rsid w:val="00AA51F4"/>
    <w:rsid w:val="00AB1D88"/>
    <w:rsid w:val="00AB2224"/>
    <w:rsid w:val="00AB54FE"/>
    <w:rsid w:val="00AB6026"/>
    <w:rsid w:val="00AB70F2"/>
    <w:rsid w:val="00AC024B"/>
    <w:rsid w:val="00AC5A16"/>
    <w:rsid w:val="00AD436B"/>
    <w:rsid w:val="00AD4800"/>
    <w:rsid w:val="00AD4E0F"/>
    <w:rsid w:val="00AD5D15"/>
    <w:rsid w:val="00AE235E"/>
    <w:rsid w:val="00AE271A"/>
    <w:rsid w:val="00AE6E73"/>
    <w:rsid w:val="00AF3531"/>
    <w:rsid w:val="00AF71EA"/>
    <w:rsid w:val="00B02CCF"/>
    <w:rsid w:val="00B02FA1"/>
    <w:rsid w:val="00B0579E"/>
    <w:rsid w:val="00B05DEB"/>
    <w:rsid w:val="00B13008"/>
    <w:rsid w:val="00B156CB"/>
    <w:rsid w:val="00B161A4"/>
    <w:rsid w:val="00B23206"/>
    <w:rsid w:val="00B2320E"/>
    <w:rsid w:val="00B270F5"/>
    <w:rsid w:val="00B30A47"/>
    <w:rsid w:val="00B317AB"/>
    <w:rsid w:val="00B32E52"/>
    <w:rsid w:val="00B32EA9"/>
    <w:rsid w:val="00B33385"/>
    <w:rsid w:val="00B35764"/>
    <w:rsid w:val="00B4035F"/>
    <w:rsid w:val="00B42320"/>
    <w:rsid w:val="00B42A7E"/>
    <w:rsid w:val="00B42F10"/>
    <w:rsid w:val="00B47116"/>
    <w:rsid w:val="00B50113"/>
    <w:rsid w:val="00B549E7"/>
    <w:rsid w:val="00B561F6"/>
    <w:rsid w:val="00B56C29"/>
    <w:rsid w:val="00B610F5"/>
    <w:rsid w:val="00B63FE9"/>
    <w:rsid w:val="00B64FA6"/>
    <w:rsid w:val="00B65F46"/>
    <w:rsid w:val="00B66BE9"/>
    <w:rsid w:val="00B756C1"/>
    <w:rsid w:val="00B75B62"/>
    <w:rsid w:val="00B769BC"/>
    <w:rsid w:val="00B77AFA"/>
    <w:rsid w:val="00B804C5"/>
    <w:rsid w:val="00B87CA6"/>
    <w:rsid w:val="00B925EB"/>
    <w:rsid w:val="00B94635"/>
    <w:rsid w:val="00B9548C"/>
    <w:rsid w:val="00B96D1D"/>
    <w:rsid w:val="00BA07D9"/>
    <w:rsid w:val="00BA4B96"/>
    <w:rsid w:val="00BB1BD9"/>
    <w:rsid w:val="00BB3289"/>
    <w:rsid w:val="00BB36DC"/>
    <w:rsid w:val="00BC273E"/>
    <w:rsid w:val="00BC29A1"/>
    <w:rsid w:val="00BC3781"/>
    <w:rsid w:val="00BC50E0"/>
    <w:rsid w:val="00BC5809"/>
    <w:rsid w:val="00BC6F6B"/>
    <w:rsid w:val="00BC72BE"/>
    <w:rsid w:val="00BD14E9"/>
    <w:rsid w:val="00BD2CE3"/>
    <w:rsid w:val="00BD3D8F"/>
    <w:rsid w:val="00BD60BB"/>
    <w:rsid w:val="00BD62FE"/>
    <w:rsid w:val="00BE39DC"/>
    <w:rsid w:val="00BE755F"/>
    <w:rsid w:val="00BF007D"/>
    <w:rsid w:val="00BF1233"/>
    <w:rsid w:val="00BF1E78"/>
    <w:rsid w:val="00BF40DC"/>
    <w:rsid w:val="00BF6028"/>
    <w:rsid w:val="00C0120B"/>
    <w:rsid w:val="00C06EA1"/>
    <w:rsid w:val="00C12A47"/>
    <w:rsid w:val="00C14957"/>
    <w:rsid w:val="00C20EB7"/>
    <w:rsid w:val="00C214E6"/>
    <w:rsid w:val="00C26A6A"/>
    <w:rsid w:val="00C31061"/>
    <w:rsid w:val="00C328D4"/>
    <w:rsid w:val="00C33840"/>
    <w:rsid w:val="00C33E39"/>
    <w:rsid w:val="00C35329"/>
    <w:rsid w:val="00C4138E"/>
    <w:rsid w:val="00C47137"/>
    <w:rsid w:val="00C47FF0"/>
    <w:rsid w:val="00C50E3A"/>
    <w:rsid w:val="00C5150F"/>
    <w:rsid w:val="00C549A6"/>
    <w:rsid w:val="00C578A6"/>
    <w:rsid w:val="00C65788"/>
    <w:rsid w:val="00C65EB7"/>
    <w:rsid w:val="00C66FA9"/>
    <w:rsid w:val="00C67C05"/>
    <w:rsid w:val="00C7186B"/>
    <w:rsid w:val="00C7201F"/>
    <w:rsid w:val="00C75370"/>
    <w:rsid w:val="00C9143F"/>
    <w:rsid w:val="00C91480"/>
    <w:rsid w:val="00C941E7"/>
    <w:rsid w:val="00C9423F"/>
    <w:rsid w:val="00C94B43"/>
    <w:rsid w:val="00C95303"/>
    <w:rsid w:val="00C97CDF"/>
    <w:rsid w:val="00CA1A30"/>
    <w:rsid w:val="00CA2AA0"/>
    <w:rsid w:val="00CA36AD"/>
    <w:rsid w:val="00CA63AB"/>
    <w:rsid w:val="00CA6D5F"/>
    <w:rsid w:val="00CA7B3E"/>
    <w:rsid w:val="00CA7BE9"/>
    <w:rsid w:val="00CB0588"/>
    <w:rsid w:val="00CB5D89"/>
    <w:rsid w:val="00CB6D57"/>
    <w:rsid w:val="00CC2C84"/>
    <w:rsid w:val="00CC5747"/>
    <w:rsid w:val="00CC5DBB"/>
    <w:rsid w:val="00CC7175"/>
    <w:rsid w:val="00CC766D"/>
    <w:rsid w:val="00CD1444"/>
    <w:rsid w:val="00CD24E2"/>
    <w:rsid w:val="00CD47B8"/>
    <w:rsid w:val="00CD7454"/>
    <w:rsid w:val="00CE37B9"/>
    <w:rsid w:val="00CE3BA4"/>
    <w:rsid w:val="00CE5E69"/>
    <w:rsid w:val="00CE7C09"/>
    <w:rsid w:val="00CF2885"/>
    <w:rsid w:val="00CF2B19"/>
    <w:rsid w:val="00CF55EC"/>
    <w:rsid w:val="00CF6951"/>
    <w:rsid w:val="00D01584"/>
    <w:rsid w:val="00D045BE"/>
    <w:rsid w:val="00D047AF"/>
    <w:rsid w:val="00D04AE1"/>
    <w:rsid w:val="00D057E2"/>
    <w:rsid w:val="00D05BC5"/>
    <w:rsid w:val="00D1091B"/>
    <w:rsid w:val="00D14300"/>
    <w:rsid w:val="00D147CB"/>
    <w:rsid w:val="00D1487C"/>
    <w:rsid w:val="00D15201"/>
    <w:rsid w:val="00D160FD"/>
    <w:rsid w:val="00D17F39"/>
    <w:rsid w:val="00D2293F"/>
    <w:rsid w:val="00D22943"/>
    <w:rsid w:val="00D2521C"/>
    <w:rsid w:val="00D3126C"/>
    <w:rsid w:val="00D329BB"/>
    <w:rsid w:val="00D359BA"/>
    <w:rsid w:val="00D37F51"/>
    <w:rsid w:val="00D411C0"/>
    <w:rsid w:val="00D41719"/>
    <w:rsid w:val="00D50379"/>
    <w:rsid w:val="00D5194A"/>
    <w:rsid w:val="00D60230"/>
    <w:rsid w:val="00D61FFD"/>
    <w:rsid w:val="00D64B97"/>
    <w:rsid w:val="00D65E53"/>
    <w:rsid w:val="00D72558"/>
    <w:rsid w:val="00D73BF8"/>
    <w:rsid w:val="00D75CAA"/>
    <w:rsid w:val="00D76588"/>
    <w:rsid w:val="00D76DDB"/>
    <w:rsid w:val="00D76EEC"/>
    <w:rsid w:val="00D8555C"/>
    <w:rsid w:val="00D85978"/>
    <w:rsid w:val="00D85A59"/>
    <w:rsid w:val="00D903B6"/>
    <w:rsid w:val="00D9267A"/>
    <w:rsid w:val="00D94803"/>
    <w:rsid w:val="00D954FC"/>
    <w:rsid w:val="00DA1E2D"/>
    <w:rsid w:val="00DA2288"/>
    <w:rsid w:val="00DA3960"/>
    <w:rsid w:val="00DA451B"/>
    <w:rsid w:val="00DA4FB1"/>
    <w:rsid w:val="00DA5515"/>
    <w:rsid w:val="00DA5EDF"/>
    <w:rsid w:val="00DB00BF"/>
    <w:rsid w:val="00DB2545"/>
    <w:rsid w:val="00DB585E"/>
    <w:rsid w:val="00DC11FE"/>
    <w:rsid w:val="00DC22B1"/>
    <w:rsid w:val="00DC52B6"/>
    <w:rsid w:val="00DC5766"/>
    <w:rsid w:val="00DC6EE3"/>
    <w:rsid w:val="00DD051C"/>
    <w:rsid w:val="00DE0289"/>
    <w:rsid w:val="00DE5000"/>
    <w:rsid w:val="00DE5D43"/>
    <w:rsid w:val="00DF0E88"/>
    <w:rsid w:val="00DF3F6B"/>
    <w:rsid w:val="00E02EC5"/>
    <w:rsid w:val="00E05D66"/>
    <w:rsid w:val="00E0718C"/>
    <w:rsid w:val="00E10C0A"/>
    <w:rsid w:val="00E13A96"/>
    <w:rsid w:val="00E143AC"/>
    <w:rsid w:val="00E17F07"/>
    <w:rsid w:val="00E30E7E"/>
    <w:rsid w:val="00E31738"/>
    <w:rsid w:val="00E31D6C"/>
    <w:rsid w:val="00E32266"/>
    <w:rsid w:val="00E35769"/>
    <w:rsid w:val="00E35941"/>
    <w:rsid w:val="00E5264B"/>
    <w:rsid w:val="00E556AB"/>
    <w:rsid w:val="00E61443"/>
    <w:rsid w:val="00E62F79"/>
    <w:rsid w:val="00E70627"/>
    <w:rsid w:val="00E71845"/>
    <w:rsid w:val="00E75213"/>
    <w:rsid w:val="00E81A95"/>
    <w:rsid w:val="00E82967"/>
    <w:rsid w:val="00E85BF4"/>
    <w:rsid w:val="00E8672A"/>
    <w:rsid w:val="00E86C89"/>
    <w:rsid w:val="00E9264F"/>
    <w:rsid w:val="00E95B42"/>
    <w:rsid w:val="00E96B29"/>
    <w:rsid w:val="00EA2639"/>
    <w:rsid w:val="00EA7C42"/>
    <w:rsid w:val="00EB5FE4"/>
    <w:rsid w:val="00EB6035"/>
    <w:rsid w:val="00EC0650"/>
    <w:rsid w:val="00EC369D"/>
    <w:rsid w:val="00EC49FF"/>
    <w:rsid w:val="00EC6EFF"/>
    <w:rsid w:val="00ED266C"/>
    <w:rsid w:val="00ED2B65"/>
    <w:rsid w:val="00ED5657"/>
    <w:rsid w:val="00ED5C0F"/>
    <w:rsid w:val="00ED6FBD"/>
    <w:rsid w:val="00EE02AE"/>
    <w:rsid w:val="00EE1A33"/>
    <w:rsid w:val="00EE2064"/>
    <w:rsid w:val="00EE4ADA"/>
    <w:rsid w:val="00EE7099"/>
    <w:rsid w:val="00EE73E0"/>
    <w:rsid w:val="00EF64B4"/>
    <w:rsid w:val="00EF68C0"/>
    <w:rsid w:val="00F02D72"/>
    <w:rsid w:val="00F0350C"/>
    <w:rsid w:val="00F07BD0"/>
    <w:rsid w:val="00F1167F"/>
    <w:rsid w:val="00F17C34"/>
    <w:rsid w:val="00F23DB1"/>
    <w:rsid w:val="00F247F2"/>
    <w:rsid w:val="00F24BC9"/>
    <w:rsid w:val="00F2523C"/>
    <w:rsid w:val="00F2645D"/>
    <w:rsid w:val="00F31605"/>
    <w:rsid w:val="00F42940"/>
    <w:rsid w:val="00F43C53"/>
    <w:rsid w:val="00F45654"/>
    <w:rsid w:val="00F46149"/>
    <w:rsid w:val="00F4718E"/>
    <w:rsid w:val="00F4729A"/>
    <w:rsid w:val="00F53139"/>
    <w:rsid w:val="00F53815"/>
    <w:rsid w:val="00F56C74"/>
    <w:rsid w:val="00F57986"/>
    <w:rsid w:val="00F6013F"/>
    <w:rsid w:val="00F62C8B"/>
    <w:rsid w:val="00F64404"/>
    <w:rsid w:val="00F66706"/>
    <w:rsid w:val="00F70504"/>
    <w:rsid w:val="00F717B8"/>
    <w:rsid w:val="00F750B0"/>
    <w:rsid w:val="00F775DC"/>
    <w:rsid w:val="00F83C57"/>
    <w:rsid w:val="00F84BED"/>
    <w:rsid w:val="00F85B7A"/>
    <w:rsid w:val="00F869EA"/>
    <w:rsid w:val="00F97FF5"/>
    <w:rsid w:val="00FA08CA"/>
    <w:rsid w:val="00FA46CC"/>
    <w:rsid w:val="00FA7208"/>
    <w:rsid w:val="00FB02D5"/>
    <w:rsid w:val="00FB05FF"/>
    <w:rsid w:val="00FB0820"/>
    <w:rsid w:val="00FB1AD8"/>
    <w:rsid w:val="00FB5549"/>
    <w:rsid w:val="00FB627F"/>
    <w:rsid w:val="00FB7678"/>
    <w:rsid w:val="00FC0502"/>
    <w:rsid w:val="00FC0FE3"/>
    <w:rsid w:val="00FC5F07"/>
    <w:rsid w:val="00FC60B5"/>
    <w:rsid w:val="00FC739C"/>
    <w:rsid w:val="00FC7FFE"/>
    <w:rsid w:val="00FE1790"/>
    <w:rsid w:val="00FE3BA2"/>
    <w:rsid w:val="00FE40C3"/>
    <w:rsid w:val="00FE71B6"/>
    <w:rsid w:val="00FF09DA"/>
    <w:rsid w:val="00FF0FEF"/>
    <w:rsid w:val="00FF4FB0"/>
    <w:rsid w:val="00FF5108"/>
    <w:rsid w:val="00FF7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BB3B070"/>
  <w14:defaultImageDpi w14:val="32767"/>
  <w15:chartTrackingRefBased/>
  <w15:docId w15:val="{CDDBAE90-AC61-1043-BB20-4F3CA7AA3A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359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203E8F"/>
    <w:rPr>
      <w:rFonts w:ascii="Times New Roman" w:eastAsia="MS Mincho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1024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6</Pages>
  <Words>909</Words>
  <Characters>518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08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Nichole Bauer</cp:lastModifiedBy>
  <cp:revision>25</cp:revision>
  <dcterms:created xsi:type="dcterms:W3CDTF">2018-08-08T17:39:00Z</dcterms:created>
  <dcterms:modified xsi:type="dcterms:W3CDTF">2019-02-26T18:11:00Z</dcterms:modified>
  <cp:category/>
</cp:coreProperties>
</file>